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2B3672F" w14:textId="59D1329E" w:rsidR="001967A9" w:rsidRPr="001B1EA8" w:rsidRDefault="00FE12AB" w:rsidP="001967A9">
      <w:pPr>
        <w:spacing w:after="240"/>
        <w:rPr>
          <w:rFonts w:ascii="Times New Roman" w:hAnsi="Times New Roman" w:cs="Times New Roman"/>
          <w:b/>
          <w:sz w:val="28"/>
          <w:szCs w:val="28"/>
          <w:lang w:val="pt-BR"/>
        </w:rPr>
      </w:pPr>
      <w:r>
        <w:rPr>
          <w:rFonts w:ascii="Times New Roman" w:hAnsi="Times New Roman" w:cs="Times New Roman"/>
          <w:b/>
          <w:sz w:val="28"/>
          <w:szCs w:val="28"/>
          <w:lang w:val="pt-BR"/>
        </w:rPr>
        <w:t>S</w:t>
      </w:r>
      <w:r w:rsidR="001967A9" w:rsidRPr="001B1EA8">
        <w:rPr>
          <w:rFonts w:ascii="Times New Roman" w:hAnsi="Times New Roman" w:cs="Times New Roman"/>
          <w:b/>
          <w:sz w:val="28"/>
          <w:szCs w:val="28"/>
          <w:lang w:val="pt-BR"/>
        </w:rPr>
        <w:t>upporting Information to</w:t>
      </w:r>
    </w:p>
    <w:p w14:paraId="278A3A56" w14:textId="77777777" w:rsidR="001967A9" w:rsidRPr="00B21803" w:rsidRDefault="001967A9" w:rsidP="001967A9">
      <w:pPr>
        <w:spacing w:line="480" w:lineRule="auto"/>
        <w:rPr>
          <w:rFonts w:ascii="Times New Roman" w:hAnsi="Times New Roman" w:cs="Times New Roman"/>
          <w:lang w:val="pt-BR"/>
        </w:rPr>
      </w:pPr>
    </w:p>
    <w:p w14:paraId="7CECBAEC" w14:textId="61CC1D6B" w:rsidR="001967A9" w:rsidRPr="00E752E6" w:rsidRDefault="00173C2A" w:rsidP="00AA2C06">
      <w:pPr>
        <w:spacing w:line="480" w:lineRule="auto"/>
        <w:jc w:val="both"/>
        <w:rPr>
          <w:rFonts w:ascii="Times New Roman" w:hAnsi="Times New Roman" w:cs="Times New Roman"/>
        </w:rPr>
      </w:pPr>
      <w:r w:rsidRPr="00B21803">
        <w:rPr>
          <w:rFonts w:ascii="Times New Roman" w:hAnsi="Times New Roman" w:cs="Times New Roman"/>
          <w:lang w:val="pt-BR"/>
        </w:rPr>
        <w:t xml:space="preserve">Moura, MR., </w:t>
      </w:r>
      <w:r w:rsidR="00492706" w:rsidRPr="00B21803">
        <w:rPr>
          <w:rFonts w:ascii="Times New Roman" w:hAnsi="Times New Roman" w:cs="Times New Roman"/>
          <w:lang w:val="pt-BR"/>
        </w:rPr>
        <w:t xml:space="preserve">HC </w:t>
      </w:r>
      <w:r w:rsidR="0036532A" w:rsidRPr="00B21803">
        <w:rPr>
          <w:rFonts w:ascii="Times New Roman" w:hAnsi="Times New Roman" w:cs="Times New Roman"/>
          <w:lang w:val="pt-BR"/>
        </w:rPr>
        <w:t xml:space="preserve">Costa, </w:t>
      </w:r>
      <w:r w:rsidR="00492706" w:rsidRPr="00B21803">
        <w:rPr>
          <w:rFonts w:ascii="Times New Roman" w:hAnsi="Times New Roman" w:cs="Times New Roman"/>
          <w:lang w:val="pt-BR"/>
        </w:rPr>
        <w:t xml:space="preserve">AD </w:t>
      </w:r>
      <w:r w:rsidR="0036532A" w:rsidRPr="00B21803">
        <w:rPr>
          <w:rFonts w:ascii="Times New Roman" w:hAnsi="Times New Roman" w:cs="Times New Roman"/>
          <w:lang w:val="pt-BR"/>
        </w:rPr>
        <w:t xml:space="preserve">Abegg, </w:t>
      </w:r>
      <w:r w:rsidR="00492706" w:rsidRPr="00B21803">
        <w:rPr>
          <w:rFonts w:ascii="Times New Roman" w:hAnsi="Times New Roman" w:cs="Times New Roman"/>
          <w:lang w:val="pt-BR"/>
        </w:rPr>
        <w:t xml:space="preserve">E </w:t>
      </w:r>
      <w:r w:rsidR="0036532A" w:rsidRPr="00B21803">
        <w:rPr>
          <w:rFonts w:ascii="Times New Roman" w:hAnsi="Times New Roman" w:cs="Times New Roman"/>
          <w:lang w:val="pt-BR"/>
        </w:rPr>
        <w:t>Alaminos</w:t>
      </w:r>
      <w:r w:rsidR="00492706" w:rsidRPr="00B21803">
        <w:rPr>
          <w:rFonts w:ascii="Times New Roman" w:hAnsi="Times New Roman" w:cs="Times New Roman"/>
          <w:lang w:val="pt-BR"/>
        </w:rPr>
        <w:t>, T</w:t>
      </w:r>
      <w:r w:rsidR="0036532A" w:rsidRPr="00B21803">
        <w:rPr>
          <w:rFonts w:ascii="Times New Roman" w:hAnsi="Times New Roman" w:cs="Times New Roman"/>
          <w:lang w:val="pt-BR"/>
        </w:rPr>
        <w:t xml:space="preserve"> Angarita-Sierra, </w:t>
      </w:r>
      <w:r w:rsidR="00492706" w:rsidRPr="00B21803">
        <w:rPr>
          <w:rFonts w:ascii="Times New Roman" w:hAnsi="Times New Roman" w:cs="Times New Roman"/>
          <w:lang w:val="pt-BR"/>
        </w:rPr>
        <w:t>W</w:t>
      </w:r>
      <w:r w:rsidR="00C5183E">
        <w:rPr>
          <w:rFonts w:ascii="Times New Roman" w:hAnsi="Times New Roman" w:cs="Times New Roman"/>
          <w:lang w:val="pt-BR"/>
        </w:rPr>
        <w:t>S</w:t>
      </w:r>
      <w:r w:rsidR="00492706" w:rsidRPr="00B21803">
        <w:rPr>
          <w:rFonts w:ascii="Times New Roman" w:hAnsi="Times New Roman" w:cs="Times New Roman"/>
          <w:lang w:val="pt-BR"/>
        </w:rPr>
        <w:t xml:space="preserve"> </w:t>
      </w:r>
      <w:r w:rsidR="0036532A" w:rsidRPr="00B21803">
        <w:rPr>
          <w:rFonts w:ascii="Times New Roman" w:hAnsi="Times New Roman" w:cs="Times New Roman"/>
          <w:lang w:val="pt-BR"/>
        </w:rPr>
        <w:t xml:space="preserve">Azevedo, </w:t>
      </w:r>
      <w:r w:rsidR="00492706" w:rsidRPr="00B21803">
        <w:rPr>
          <w:rFonts w:ascii="Times New Roman" w:hAnsi="Times New Roman" w:cs="Times New Roman"/>
          <w:lang w:val="pt-BR"/>
        </w:rPr>
        <w:t>H Cabral, P</w:t>
      </w:r>
      <w:r w:rsidR="00542B39">
        <w:rPr>
          <w:rFonts w:ascii="Times New Roman" w:hAnsi="Times New Roman" w:cs="Times New Roman"/>
          <w:lang w:val="pt-BR"/>
        </w:rPr>
        <w:t>S</w:t>
      </w:r>
      <w:r w:rsidR="00492706" w:rsidRPr="00B21803">
        <w:rPr>
          <w:rFonts w:ascii="Times New Roman" w:hAnsi="Times New Roman" w:cs="Times New Roman"/>
          <w:lang w:val="pt-BR"/>
        </w:rPr>
        <w:t xml:space="preserve"> </w:t>
      </w:r>
      <w:r w:rsidR="0036532A" w:rsidRPr="00B21803">
        <w:rPr>
          <w:rFonts w:ascii="Times New Roman" w:hAnsi="Times New Roman" w:cs="Times New Roman"/>
          <w:lang w:val="pt-BR"/>
        </w:rPr>
        <w:t xml:space="preserve">Carvalho, </w:t>
      </w:r>
      <w:r w:rsidR="00492706" w:rsidRPr="00B21803">
        <w:rPr>
          <w:rFonts w:ascii="Times New Roman" w:hAnsi="Times New Roman" w:cs="Times New Roman"/>
          <w:lang w:val="pt-BR"/>
        </w:rPr>
        <w:t xml:space="preserve">S Cechin, N </w:t>
      </w:r>
      <w:r w:rsidR="0036532A" w:rsidRPr="00B21803">
        <w:rPr>
          <w:rFonts w:ascii="Times New Roman" w:hAnsi="Times New Roman" w:cs="Times New Roman"/>
          <w:lang w:val="pt-BR"/>
        </w:rPr>
        <w:t xml:space="preserve">Citeli, </w:t>
      </w:r>
      <w:r w:rsidR="002700B2">
        <w:rPr>
          <w:rFonts w:ascii="Times New Roman" w:hAnsi="Times New Roman" w:cs="Times New Roman"/>
          <w:lang w:val="pt-BR"/>
        </w:rPr>
        <w:t>ACM</w:t>
      </w:r>
      <w:r w:rsidR="00492706" w:rsidRPr="00B21803">
        <w:rPr>
          <w:rFonts w:ascii="Times New Roman" w:hAnsi="Times New Roman" w:cs="Times New Roman"/>
          <w:lang w:val="pt-BR"/>
        </w:rPr>
        <w:t xml:space="preserve"> </w:t>
      </w:r>
      <w:r w:rsidR="0036532A" w:rsidRPr="00B21803">
        <w:rPr>
          <w:rFonts w:ascii="Times New Roman" w:hAnsi="Times New Roman" w:cs="Times New Roman"/>
          <w:lang w:val="pt-BR"/>
        </w:rPr>
        <w:t xml:space="preserve">Dourado, </w:t>
      </w:r>
      <w:r w:rsidR="002700B2" w:rsidRPr="00B21803">
        <w:rPr>
          <w:rFonts w:ascii="Times New Roman" w:hAnsi="Times New Roman" w:cs="Times New Roman"/>
          <w:lang w:val="pt-BR"/>
        </w:rPr>
        <w:t>A</w:t>
      </w:r>
      <w:r w:rsidR="002700B2">
        <w:rPr>
          <w:rFonts w:ascii="Times New Roman" w:hAnsi="Times New Roman" w:cs="Times New Roman"/>
          <w:lang w:val="pt-BR"/>
        </w:rPr>
        <w:t>FV</w:t>
      </w:r>
      <w:r w:rsidR="002700B2" w:rsidRPr="00B21803">
        <w:rPr>
          <w:rFonts w:ascii="Times New Roman" w:hAnsi="Times New Roman" w:cs="Times New Roman"/>
          <w:lang w:val="pt-BR"/>
        </w:rPr>
        <w:t xml:space="preserve"> Duarte, </w:t>
      </w:r>
      <w:r w:rsidR="00FE12AB">
        <w:rPr>
          <w:rFonts w:ascii="Times New Roman" w:hAnsi="Times New Roman" w:cs="Times New Roman"/>
          <w:lang w:val="pt-BR"/>
        </w:rPr>
        <w:t xml:space="preserve">FGR França, </w:t>
      </w:r>
      <w:r w:rsidR="00492706" w:rsidRPr="00B21803">
        <w:rPr>
          <w:rFonts w:ascii="Times New Roman" w:hAnsi="Times New Roman" w:cs="Times New Roman"/>
          <w:lang w:val="pt-BR"/>
        </w:rPr>
        <w:t xml:space="preserve">EMX Freire, PCA Garcia, R Montero, ACM Moraes-da-Silva, R Mol, JM Pleguezuelos, RFD Sales, DJ </w:t>
      </w:r>
      <w:r w:rsidRPr="00B21803">
        <w:rPr>
          <w:rFonts w:ascii="Times New Roman" w:hAnsi="Times New Roman" w:cs="Times New Roman"/>
          <w:lang w:val="pt-BR"/>
        </w:rPr>
        <w:t xml:space="preserve">Santana, </w:t>
      </w:r>
      <w:r w:rsidR="00492706" w:rsidRPr="00B21803">
        <w:rPr>
          <w:rFonts w:ascii="Times New Roman" w:hAnsi="Times New Roman" w:cs="Times New Roman"/>
          <w:lang w:val="pt-BR"/>
        </w:rPr>
        <w:t>L</w:t>
      </w:r>
      <w:r w:rsidR="00F8305B">
        <w:rPr>
          <w:rFonts w:ascii="Times New Roman" w:hAnsi="Times New Roman" w:cs="Times New Roman"/>
          <w:lang w:val="pt-BR"/>
        </w:rPr>
        <w:t>C</w:t>
      </w:r>
      <w:r w:rsidR="00492706" w:rsidRPr="00B21803">
        <w:rPr>
          <w:rFonts w:ascii="Times New Roman" w:hAnsi="Times New Roman" w:cs="Times New Roman"/>
          <w:lang w:val="pt-BR"/>
        </w:rPr>
        <w:t xml:space="preserve"> Santos, VTC Silva, </w:t>
      </w:r>
      <w:r w:rsidR="00AB45AD" w:rsidRPr="00DF329C">
        <w:rPr>
          <w:rFonts w:ascii="Times New Roman" w:hAnsi="Times New Roman" w:cs="Times New Roman"/>
          <w:lang w:val="pt-BR"/>
        </w:rPr>
        <w:t>V Sud</w:t>
      </w:r>
      <w:bookmarkStart w:id="0" w:name="_GoBack"/>
      <w:bookmarkEnd w:id="0"/>
      <w:r w:rsidR="00AB45AD" w:rsidRPr="00DF329C">
        <w:rPr>
          <w:rFonts w:ascii="Times New Roman" w:hAnsi="Times New Roman" w:cs="Times New Roman"/>
          <w:lang w:val="pt-BR"/>
        </w:rPr>
        <w:t>ré,</w:t>
      </w:r>
      <w:r w:rsidR="00AB45AD">
        <w:rPr>
          <w:rFonts w:ascii="Times New Roman" w:hAnsi="Times New Roman" w:cs="Times New Roman"/>
          <w:lang w:val="pt-BR"/>
        </w:rPr>
        <w:t xml:space="preserve"> </w:t>
      </w:r>
      <w:r w:rsidR="00492706" w:rsidRPr="00B21803">
        <w:rPr>
          <w:rFonts w:ascii="Times New Roman" w:hAnsi="Times New Roman" w:cs="Times New Roman"/>
          <w:lang w:val="pt-BR"/>
        </w:rPr>
        <w:t xml:space="preserve">DC Passos, P </w:t>
      </w:r>
      <w:r w:rsidRPr="00B21803">
        <w:rPr>
          <w:rFonts w:ascii="Times New Roman" w:hAnsi="Times New Roman" w:cs="Times New Roman"/>
          <w:lang w:val="pt-BR"/>
        </w:rPr>
        <w:t xml:space="preserve">Passos, </w:t>
      </w:r>
      <w:r w:rsidR="00492706" w:rsidRPr="00B21803">
        <w:rPr>
          <w:rFonts w:ascii="Times New Roman" w:hAnsi="Times New Roman" w:cs="Times New Roman"/>
          <w:lang w:val="pt-BR"/>
        </w:rPr>
        <w:t xml:space="preserve">R </w:t>
      </w:r>
      <w:r w:rsidRPr="00B21803">
        <w:rPr>
          <w:rFonts w:ascii="Times New Roman" w:hAnsi="Times New Roman" w:cs="Times New Roman"/>
          <w:lang w:val="pt-BR"/>
        </w:rPr>
        <w:t>Perez,</w:t>
      </w:r>
      <w:r w:rsidR="00492706" w:rsidRPr="00B21803">
        <w:rPr>
          <w:rFonts w:ascii="Times New Roman" w:hAnsi="Times New Roman" w:cs="Times New Roman"/>
          <w:lang w:val="pt-BR"/>
        </w:rPr>
        <w:t xml:space="preserve"> P Prado, A Prudente, </w:t>
      </w:r>
      <w:r w:rsidR="00AF14B6" w:rsidRPr="00B21803">
        <w:rPr>
          <w:rFonts w:ascii="Times New Roman" w:hAnsi="Times New Roman" w:cs="Times New Roman"/>
          <w:lang w:val="pt-BR"/>
        </w:rPr>
        <w:t>O</w:t>
      </w:r>
      <w:r w:rsidR="00AF14B6">
        <w:rPr>
          <w:rFonts w:ascii="Times New Roman" w:hAnsi="Times New Roman" w:cs="Times New Roman"/>
          <w:lang w:val="pt-BR"/>
        </w:rPr>
        <w:t xml:space="preserve"> Torres-</w:t>
      </w:r>
      <w:r w:rsidR="00AF14B6" w:rsidRPr="00B21803">
        <w:rPr>
          <w:rFonts w:ascii="Times New Roman" w:hAnsi="Times New Roman" w:cs="Times New Roman"/>
          <w:lang w:val="pt-BR"/>
        </w:rPr>
        <w:t xml:space="preserve">Carvajal, </w:t>
      </w:r>
      <w:r w:rsidR="00492706" w:rsidRPr="00B21803">
        <w:rPr>
          <w:rFonts w:ascii="Times New Roman" w:hAnsi="Times New Roman" w:cs="Times New Roman"/>
          <w:lang w:val="pt-BR"/>
        </w:rPr>
        <w:t>JJ Torres-Ramirez, V Wallach, GR Winck, and JJM</w:t>
      </w:r>
      <w:r w:rsidRPr="00B21803">
        <w:rPr>
          <w:rFonts w:ascii="Times New Roman" w:hAnsi="Times New Roman" w:cs="Times New Roman"/>
          <w:lang w:val="pt-BR"/>
        </w:rPr>
        <w:t xml:space="preserve"> </w:t>
      </w:r>
      <w:r w:rsidR="0036532A" w:rsidRPr="00B21803">
        <w:rPr>
          <w:rFonts w:ascii="Times New Roman" w:hAnsi="Times New Roman" w:cs="Times New Roman"/>
          <w:lang w:val="pt-BR"/>
        </w:rPr>
        <w:t xml:space="preserve">Guedes. </w:t>
      </w:r>
      <w:r w:rsidR="00DF329C" w:rsidRPr="00DF329C">
        <w:rPr>
          <w:rFonts w:ascii="Times New Roman" w:hAnsi="Times New Roman" w:cs="Times New Roman"/>
        </w:rPr>
        <w:t>Unwrapping broken tails: biological and environmental correlat</w:t>
      </w:r>
      <w:r w:rsidR="002D4CDC">
        <w:rPr>
          <w:rFonts w:ascii="Times New Roman" w:hAnsi="Times New Roman" w:cs="Times New Roman"/>
        </w:rPr>
        <w:t>es</w:t>
      </w:r>
      <w:r w:rsidR="00DF329C" w:rsidRPr="00DF329C">
        <w:rPr>
          <w:rFonts w:ascii="Times New Roman" w:hAnsi="Times New Roman" w:cs="Times New Roman"/>
        </w:rPr>
        <w:t xml:space="preserve"> of predation pressure in limbless reptiles</w:t>
      </w:r>
      <w:r w:rsidR="001967A9" w:rsidRPr="00E752E6">
        <w:rPr>
          <w:rFonts w:ascii="Times New Roman" w:hAnsi="Times New Roman" w:cs="Times New Roman"/>
        </w:rPr>
        <w:t xml:space="preserve">. </w:t>
      </w:r>
      <w:r w:rsidR="001967A9" w:rsidRPr="00E752E6">
        <w:rPr>
          <w:rFonts w:ascii="Times New Roman" w:hAnsi="Times New Roman" w:cs="Times New Roman"/>
          <w:b/>
          <w:bCs/>
        </w:rPr>
        <w:t>Journal of Animal Ecology</w:t>
      </w:r>
      <w:r w:rsidR="004F5118">
        <w:rPr>
          <w:rFonts w:ascii="Times New Roman" w:hAnsi="Times New Roman" w:cs="Times New Roman"/>
        </w:rPr>
        <w:t>, 2022.</w:t>
      </w:r>
    </w:p>
    <w:p w14:paraId="20CBED17" w14:textId="77777777" w:rsidR="001967A9" w:rsidRPr="00E752E6" w:rsidRDefault="001967A9" w:rsidP="001967A9">
      <w:pPr>
        <w:rPr>
          <w:rFonts w:ascii="Times New Roman" w:hAnsi="Times New Roman" w:cs="Times New Roman"/>
        </w:rPr>
      </w:pPr>
    </w:p>
    <w:p w14:paraId="6458D0F9" w14:textId="5EEDF08E" w:rsidR="00127199" w:rsidRDefault="001967A9" w:rsidP="00173C2A">
      <w:pPr>
        <w:tabs>
          <w:tab w:val="left" w:pos="975"/>
        </w:tabs>
        <w:spacing w:after="240"/>
        <w:rPr>
          <w:rFonts w:ascii="Times New Roman" w:hAnsi="Times New Roman" w:cs="Times New Roman"/>
        </w:rPr>
      </w:pPr>
      <w:r w:rsidRPr="00E752E6">
        <w:rPr>
          <w:rFonts w:ascii="Times New Roman" w:hAnsi="Times New Roman" w:cs="Times New Roman"/>
        </w:rPr>
        <w:t xml:space="preserve">Appendix S1 – </w:t>
      </w:r>
      <w:r w:rsidRPr="00E752E6">
        <w:rPr>
          <w:rFonts w:ascii="Times New Roman" w:hAnsi="Times New Roman" w:cs="Times New Roman"/>
          <w:bCs/>
          <w:iCs/>
        </w:rPr>
        <w:t>Additional figures</w:t>
      </w:r>
      <w:r w:rsidR="00BB5AB6">
        <w:rPr>
          <w:rFonts w:ascii="Times New Roman" w:hAnsi="Times New Roman" w:cs="Times New Roman"/>
          <w:bCs/>
          <w:iCs/>
        </w:rPr>
        <w:t xml:space="preserve"> and tables</w:t>
      </w:r>
      <w:r w:rsidR="000A1B1A" w:rsidRPr="00E752E6">
        <w:rPr>
          <w:rFonts w:ascii="Times New Roman" w:hAnsi="Times New Roman" w:cs="Times New Roman"/>
        </w:rPr>
        <w:t>.</w:t>
      </w:r>
    </w:p>
    <w:p w14:paraId="69327012" w14:textId="77777777" w:rsidR="00127199" w:rsidRDefault="0012719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66A590A" w14:textId="15F0F9C7" w:rsidR="00127199" w:rsidRDefault="00127199" w:rsidP="00173C2A">
      <w:pPr>
        <w:tabs>
          <w:tab w:val="left" w:pos="975"/>
        </w:tabs>
        <w:spacing w:after="240"/>
        <w:rPr>
          <w:rFonts w:ascii="Times New Roman" w:hAnsi="Times New Roman" w:cs="Times New Roman"/>
          <w:b/>
        </w:rPr>
      </w:pPr>
      <w:bookmarkStart w:id="1" w:name="_Hlk108541294"/>
      <w:r>
        <w:rPr>
          <w:noProof/>
          <w:lang w:val="es-PY" w:eastAsia="es-PY"/>
        </w:rPr>
        <w:lastRenderedPageBreak/>
        <w:drawing>
          <wp:inline distT="0" distB="0" distL="0" distR="0" wp14:anchorId="1E015D76" wp14:editId="6BFDC26E">
            <wp:extent cx="5274310" cy="2109470"/>
            <wp:effectExtent l="0" t="0" r="2540" b="5080"/>
            <wp:docPr id="1" name="Picture 1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09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BB3BB2" w14:textId="6D67D111" w:rsidR="006A6FDC" w:rsidRPr="00E752E6" w:rsidRDefault="00127199" w:rsidP="00127199">
      <w:pPr>
        <w:tabs>
          <w:tab w:val="left" w:pos="975"/>
        </w:tabs>
        <w:spacing w:line="480" w:lineRule="auto"/>
        <w:rPr>
          <w:rFonts w:ascii="Times New Roman" w:hAnsi="Times New Roman" w:cs="Times New Roman"/>
        </w:rPr>
      </w:pPr>
      <w:r w:rsidRPr="00E752E6">
        <w:rPr>
          <w:rFonts w:ascii="Times New Roman" w:hAnsi="Times New Roman" w:cs="Times New Roman"/>
          <w:b/>
        </w:rPr>
        <w:t>Figure S</w:t>
      </w:r>
      <w:r>
        <w:rPr>
          <w:rFonts w:ascii="Times New Roman" w:hAnsi="Times New Roman" w:cs="Times New Roman"/>
          <w:b/>
        </w:rPr>
        <w:t>1</w:t>
      </w:r>
      <w:r w:rsidRPr="00E752E6">
        <w:rPr>
          <w:rFonts w:ascii="Times New Roman" w:hAnsi="Times New Roman" w:cs="Times New Roman"/>
          <w:b/>
        </w:rPr>
        <w:t>.</w:t>
      </w:r>
      <w:r w:rsidRPr="00E752E6">
        <w:rPr>
          <w:rFonts w:ascii="Times New Roman" w:hAnsi="Times New Roman" w:cs="Times New Roman"/>
          <w:bCs/>
        </w:rPr>
        <w:t xml:space="preserve"> </w:t>
      </w:r>
      <w:r w:rsidRPr="00127199">
        <w:rPr>
          <w:rFonts w:ascii="Times New Roman" w:hAnsi="Times New Roman" w:cs="Times New Roman"/>
        </w:rPr>
        <w:t>Body size</w:t>
      </w:r>
      <w:r>
        <w:rPr>
          <w:rFonts w:ascii="Times New Roman" w:hAnsi="Times New Roman" w:cs="Times New Roman"/>
        </w:rPr>
        <w:t xml:space="preserve"> (snout-vent length</w:t>
      </w:r>
      <w:r w:rsidR="0014568D">
        <w:rPr>
          <w:rFonts w:ascii="Times New Roman" w:hAnsi="Times New Roman" w:cs="Times New Roman"/>
        </w:rPr>
        <w:t>, in mm</w:t>
      </w:r>
      <w:r>
        <w:rPr>
          <w:rFonts w:ascii="Times New Roman" w:hAnsi="Times New Roman" w:cs="Times New Roman"/>
        </w:rPr>
        <w:t>)</w:t>
      </w:r>
      <w:r w:rsidRPr="00127199">
        <w:rPr>
          <w:rFonts w:ascii="Times New Roman" w:hAnsi="Times New Roman" w:cs="Times New Roman"/>
        </w:rPr>
        <w:t xml:space="preserve"> frequency distribution </w:t>
      </w:r>
      <w:r>
        <w:rPr>
          <w:rFonts w:ascii="Times New Roman" w:hAnsi="Times New Roman" w:cs="Times New Roman"/>
        </w:rPr>
        <w:t xml:space="preserve">for specimens in our study </w:t>
      </w:r>
      <w:r w:rsidRPr="00127199">
        <w:rPr>
          <w:rFonts w:ascii="Times New Roman" w:hAnsi="Times New Roman" w:cs="Times New Roman"/>
        </w:rPr>
        <w:t>across levels of (a) verticality and (b) diurnality.</w:t>
      </w:r>
      <w:r w:rsidR="0014568D" w:rsidRPr="0014568D">
        <w:t xml:space="preserve"> </w:t>
      </w:r>
      <w:bookmarkStart w:id="2" w:name="_Hlk108541509"/>
      <w:r w:rsidR="0014568D" w:rsidRPr="0014568D">
        <w:rPr>
          <w:rFonts w:ascii="Times New Roman" w:hAnsi="Times New Roman" w:cs="Times New Roman"/>
        </w:rPr>
        <w:t xml:space="preserve">Vertical line denotes the mean value of </w:t>
      </w:r>
      <w:r w:rsidR="0014568D">
        <w:rPr>
          <w:rFonts w:ascii="Times New Roman" w:hAnsi="Times New Roman" w:cs="Times New Roman"/>
        </w:rPr>
        <w:t>snout-vent length</w:t>
      </w:r>
      <w:r w:rsidR="0014568D" w:rsidRPr="0014568D">
        <w:rPr>
          <w:rFonts w:ascii="Times New Roman" w:hAnsi="Times New Roman" w:cs="Times New Roman"/>
        </w:rPr>
        <w:t xml:space="preserve"> observed for the respective </w:t>
      </w:r>
      <w:r w:rsidR="0014568D">
        <w:rPr>
          <w:rFonts w:ascii="Times New Roman" w:hAnsi="Times New Roman" w:cs="Times New Roman"/>
        </w:rPr>
        <w:t>level of verticality or diurnality.</w:t>
      </w:r>
      <w:bookmarkEnd w:id="2"/>
    </w:p>
    <w:bookmarkEnd w:id="1"/>
    <w:p w14:paraId="16D3C6DA" w14:textId="55805271" w:rsidR="00701727" w:rsidRPr="00E752E6" w:rsidRDefault="00701727" w:rsidP="00173C2A">
      <w:pPr>
        <w:tabs>
          <w:tab w:val="left" w:pos="975"/>
        </w:tabs>
        <w:spacing w:after="240"/>
        <w:rPr>
          <w:rFonts w:ascii="Times New Roman" w:hAnsi="Times New Roman" w:cs="Times New Roman"/>
        </w:rPr>
      </w:pPr>
    </w:p>
    <w:p w14:paraId="4CAC35ED" w14:textId="77777777" w:rsidR="00F62D64" w:rsidRPr="00E752E6" w:rsidRDefault="00F62D64" w:rsidP="00F62D64">
      <w:pPr>
        <w:spacing w:line="480" w:lineRule="auto"/>
        <w:rPr>
          <w:rFonts w:ascii="Times New Roman" w:hAnsi="Times New Roman" w:cs="Times New Roman"/>
          <w:bCs/>
        </w:rPr>
      </w:pPr>
      <w:r w:rsidRPr="00E752E6">
        <w:rPr>
          <w:rFonts w:ascii="Times New Roman" w:hAnsi="Times New Roman" w:cs="Times New Roman"/>
          <w:noProof/>
          <w:lang w:val="es-PY" w:eastAsia="es-PY"/>
        </w:rPr>
        <w:drawing>
          <wp:inline distT="0" distB="0" distL="0" distR="0" wp14:anchorId="0A6014F1" wp14:editId="23101674">
            <wp:extent cx="5274310" cy="2109470"/>
            <wp:effectExtent l="0" t="0" r="254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09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7551C7" w14:textId="20584F1A" w:rsidR="007E436E" w:rsidRDefault="00F62D64" w:rsidP="009E030F">
      <w:pPr>
        <w:spacing w:line="480" w:lineRule="auto"/>
        <w:rPr>
          <w:rFonts w:ascii="Times New Roman" w:hAnsi="Times New Roman" w:cs="Times New Roman"/>
          <w:bCs/>
        </w:rPr>
      </w:pPr>
      <w:r w:rsidRPr="00E752E6">
        <w:rPr>
          <w:rFonts w:ascii="Times New Roman" w:hAnsi="Times New Roman" w:cs="Times New Roman"/>
          <w:b/>
        </w:rPr>
        <w:t>Figure S</w:t>
      </w:r>
      <w:r w:rsidR="00127199">
        <w:rPr>
          <w:rFonts w:ascii="Times New Roman" w:hAnsi="Times New Roman" w:cs="Times New Roman"/>
          <w:b/>
        </w:rPr>
        <w:t>2</w:t>
      </w:r>
      <w:r w:rsidRPr="00E752E6">
        <w:rPr>
          <w:rFonts w:ascii="Times New Roman" w:hAnsi="Times New Roman" w:cs="Times New Roman"/>
          <w:b/>
        </w:rPr>
        <w:t>.</w:t>
      </w:r>
      <w:r w:rsidRPr="00E752E6">
        <w:rPr>
          <w:rFonts w:ascii="Times New Roman" w:hAnsi="Times New Roman" w:cs="Times New Roman"/>
          <w:bCs/>
        </w:rPr>
        <w:t xml:space="preserve"> Spatial and phylogenetic structure in Generalized </w:t>
      </w:r>
      <w:r w:rsidR="003A6252">
        <w:rPr>
          <w:rFonts w:ascii="Times New Roman" w:hAnsi="Times New Roman" w:cs="Times New Roman"/>
          <w:bCs/>
        </w:rPr>
        <w:t xml:space="preserve">Linear </w:t>
      </w:r>
      <w:r w:rsidRPr="00E752E6">
        <w:rPr>
          <w:rFonts w:ascii="Times New Roman" w:hAnsi="Times New Roman" w:cs="Times New Roman"/>
          <w:bCs/>
        </w:rPr>
        <w:t>Mixed Model (GLMM) residuals. (a) Phylogenetic correlogram. (b) Spatial correlogram.</w:t>
      </w:r>
      <w:r w:rsidR="00C969E3">
        <w:rPr>
          <w:rFonts w:ascii="Times New Roman" w:hAnsi="Times New Roman" w:cs="Times New Roman"/>
          <w:bCs/>
        </w:rPr>
        <w:t xml:space="preserve"> Each point denotes the average Moran’s </w:t>
      </w:r>
      <w:r w:rsidR="00C969E3" w:rsidRPr="00C969E3">
        <w:rPr>
          <w:rFonts w:ascii="Times New Roman" w:hAnsi="Times New Roman" w:cs="Times New Roman"/>
          <w:bCs/>
          <w:i/>
          <w:iCs/>
        </w:rPr>
        <w:t>I</w:t>
      </w:r>
      <w:r w:rsidR="00C969E3">
        <w:rPr>
          <w:rFonts w:ascii="Times New Roman" w:hAnsi="Times New Roman" w:cs="Times New Roman"/>
          <w:bCs/>
        </w:rPr>
        <w:t xml:space="preserve"> value </w:t>
      </w:r>
      <w:r w:rsidR="002011F5">
        <w:rPr>
          <w:rFonts w:ascii="Times New Roman" w:hAnsi="Times New Roman" w:cs="Times New Roman"/>
          <w:bCs/>
        </w:rPr>
        <w:t xml:space="preserve">across sample pairs within the respective </w:t>
      </w:r>
      <w:r w:rsidR="00C969E3">
        <w:rPr>
          <w:rFonts w:ascii="Times New Roman" w:hAnsi="Times New Roman" w:cs="Times New Roman"/>
          <w:bCs/>
        </w:rPr>
        <w:t>distance class interval.</w:t>
      </w:r>
    </w:p>
    <w:p w14:paraId="04FBAF5D" w14:textId="77777777" w:rsidR="007E436E" w:rsidRDefault="007E436E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br w:type="page"/>
      </w:r>
    </w:p>
    <w:p w14:paraId="02A99285" w14:textId="7480254E" w:rsidR="00F94B40" w:rsidRDefault="00100B7D" w:rsidP="009E030F">
      <w:pPr>
        <w:spacing w:line="480" w:lineRule="auto"/>
        <w:rPr>
          <w:rFonts w:ascii="Times New Roman" w:hAnsi="Times New Roman" w:cs="Times New Roman"/>
          <w:bCs/>
        </w:rPr>
      </w:pPr>
      <w:r>
        <w:rPr>
          <w:noProof/>
          <w:lang w:val="es-PY" w:eastAsia="es-PY"/>
        </w:rPr>
        <w:lastRenderedPageBreak/>
        <w:drawing>
          <wp:inline distT="0" distB="0" distL="0" distR="0" wp14:anchorId="0D845842" wp14:editId="2E50E569">
            <wp:extent cx="5274310" cy="2109470"/>
            <wp:effectExtent l="0" t="0" r="2540" b="5080"/>
            <wp:docPr id="4" name="Picture 4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09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85E36E" w14:textId="2369512E" w:rsidR="007E436E" w:rsidRPr="00004E5C" w:rsidRDefault="003924BF" w:rsidP="007E436E">
      <w:pPr>
        <w:spacing w:line="480" w:lineRule="auto"/>
        <w:rPr>
          <w:rFonts w:ascii="Times New Roman" w:hAnsi="Times New Roman" w:cs="Times New Roman"/>
          <w:b/>
          <w:lang w:val="en-US"/>
        </w:rPr>
      </w:pPr>
      <w:sdt>
        <w:sdtPr>
          <w:tag w:val="goog_rdk_4"/>
          <w:id w:val="281552445"/>
        </w:sdtPr>
        <w:sdtEndPr/>
        <w:sdtContent/>
      </w:sdt>
      <w:r w:rsidR="003A6252">
        <w:rPr>
          <w:rFonts w:ascii="Times New Roman" w:eastAsia="Times New Roman" w:hAnsi="Times New Roman" w:cs="Times New Roman"/>
          <w:b/>
        </w:rPr>
        <w:t>Figure S</w:t>
      </w:r>
      <w:r w:rsidR="00127199">
        <w:rPr>
          <w:rFonts w:ascii="Times New Roman" w:eastAsia="Times New Roman" w:hAnsi="Times New Roman" w:cs="Times New Roman"/>
          <w:b/>
        </w:rPr>
        <w:t>3</w:t>
      </w:r>
      <w:r w:rsidR="003A6252">
        <w:rPr>
          <w:rFonts w:ascii="Times New Roman" w:eastAsia="Times New Roman" w:hAnsi="Times New Roman" w:cs="Times New Roman"/>
          <w:b/>
        </w:rPr>
        <w:t>.</w:t>
      </w:r>
      <w:r w:rsidR="003A6252">
        <w:rPr>
          <w:rFonts w:ascii="Times New Roman" w:eastAsia="Times New Roman" w:hAnsi="Times New Roman" w:cs="Times New Roman"/>
        </w:rPr>
        <w:t xml:space="preserve"> Relationship between autotomy frequency and life-stage in snake and </w:t>
      </w:r>
      <w:r w:rsidR="007E436E" w:rsidRPr="00E752E6">
        <w:rPr>
          <w:rFonts w:ascii="Times New Roman" w:hAnsi="Times New Roman" w:cs="Times New Roman"/>
          <w:bCs/>
        </w:rPr>
        <w:t>amphisbaenian</w:t>
      </w:r>
      <w:r w:rsidR="00004E5C">
        <w:rPr>
          <w:rFonts w:ascii="Times New Roman" w:hAnsi="Times New Roman" w:cs="Times New Roman"/>
          <w:bCs/>
        </w:rPr>
        <w:t xml:space="preserve"> specie</w:t>
      </w:r>
      <w:r w:rsidR="007E436E" w:rsidRPr="00E752E6">
        <w:rPr>
          <w:rFonts w:ascii="Times New Roman" w:hAnsi="Times New Roman" w:cs="Times New Roman"/>
          <w:bCs/>
        </w:rPr>
        <w:t xml:space="preserve">s. </w:t>
      </w:r>
      <w:r w:rsidR="007E436E">
        <w:rPr>
          <w:rFonts w:ascii="Times New Roman" w:hAnsi="Times New Roman" w:cs="Times New Roman"/>
          <w:bCs/>
        </w:rPr>
        <w:t xml:space="preserve">Log ratio (LR) of autotomy frequency of </w:t>
      </w:r>
      <w:r w:rsidR="00004E5C">
        <w:rPr>
          <w:rFonts w:ascii="Times New Roman" w:hAnsi="Times New Roman" w:cs="Times New Roman"/>
          <w:bCs/>
        </w:rPr>
        <w:t>adult</w:t>
      </w:r>
      <w:r w:rsidR="007E436E">
        <w:rPr>
          <w:rFonts w:ascii="Times New Roman" w:hAnsi="Times New Roman" w:cs="Times New Roman"/>
          <w:bCs/>
        </w:rPr>
        <w:t xml:space="preserve"> to </w:t>
      </w:r>
      <w:r w:rsidR="00004E5C">
        <w:rPr>
          <w:rFonts w:ascii="Times New Roman" w:hAnsi="Times New Roman" w:cs="Times New Roman"/>
          <w:bCs/>
        </w:rPr>
        <w:t xml:space="preserve">juvenile </w:t>
      </w:r>
      <w:r w:rsidR="007E436E">
        <w:rPr>
          <w:rFonts w:ascii="Times New Roman" w:hAnsi="Times New Roman" w:cs="Times New Roman"/>
          <w:bCs/>
        </w:rPr>
        <w:t xml:space="preserve">&gt; 0 indicates more autotomy in </w:t>
      </w:r>
      <w:r w:rsidR="00004E5C">
        <w:rPr>
          <w:rFonts w:ascii="Times New Roman" w:hAnsi="Times New Roman" w:cs="Times New Roman"/>
          <w:bCs/>
        </w:rPr>
        <w:t>adults</w:t>
      </w:r>
      <w:r w:rsidR="007E436E">
        <w:rPr>
          <w:rFonts w:ascii="Times New Roman" w:hAnsi="Times New Roman" w:cs="Times New Roman"/>
          <w:bCs/>
        </w:rPr>
        <w:t xml:space="preserve"> than </w:t>
      </w:r>
      <w:r w:rsidR="00004E5C">
        <w:rPr>
          <w:rFonts w:ascii="Times New Roman" w:hAnsi="Times New Roman" w:cs="Times New Roman"/>
          <w:bCs/>
        </w:rPr>
        <w:t>juveniles</w:t>
      </w:r>
      <w:r w:rsidR="007E436E">
        <w:rPr>
          <w:rFonts w:ascii="Times New Roman" w:hAnsi="Times New Roman" w:cs="Times New Roman"/>
          <w:bCs/>
        </w:rPr>
        <w:t xml:space="preserve">. </w:t>
      </w:r>
      <w:r w:rsidR="007E436E" w:rsidRPr="00004E5C">
        <w:rPr>
          <w:rFonts w:ascii="Times New Roman" w:hAnsi="Times New Roman" w:cs="Times New Roman"/>
          <w:bCs/>
          <w:i/>
          <w:iCs/>
          <w:lang w:val="en-US"/>
        </w:rPr>
        <w:t>R</w:t>
      </w:r>
      <w:r w:rsidR="007E436E" w:rsidRPr="00004E5C">
        <w:rPr>
          <w:rFonts w:ascii="Times New Roman" w:hAnsi="Times New Roman" w:cs="Times New Roman"/>
          <w:bCs/>
          <w:lang w:val="en-US"/>
        </w:rPr>
        <w:t xml:space="preserve"> denotes the Pearson correlation coefficient.</w:t>
      </w:r>
    </w:p>
    <w:p w14:paraId="766A405F" w14:textId="7E9AAA48" w:rsidR="004221D1" w:rsidRDefault="00F94B40" w:rsidP="00F94B4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Cs/>
        </w:rPr>
        <w:br w:type="page"/>
      </w:r>
    </w:p>
    <w:p w14:paraId="26571032" w14:textId="5F02986C" w:rsidR="004221D1" w:rsidRDefault="00E21A0D" w:rsidP="009E030F">
      <w:pPr>
        <w:spacing w:line="480" w:lineRule="auto"/>
        <w:rPr>
          <w:rFonts w:ascii="Times New Roman" w:hAnsi="Times New Roman" w:cs="Times New Roman"/>
          <w:b/>
        </w:rPr>
      </w:pPr>
      <w:r>
        <w:rPr>
          <w:noProof/>
          <w:lang w:val="es-PY" w:eastAsia="es-PY"/>
        </w:rPr>
        <w:lastRenderedPageBreak/>
        <w:drawing>
          <wp:inline distT="0" distB="0" distL="0" distR="0" wp14:anchorId="158827BB" wp14:editId="063749FE">
            <wp:extent cx="5274310" cy="6593205"/>
            <wp:effectExtent l="0" t="0" r="2540" b="0"/>
            <wp:docPr id="2" name="Picture 2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graphical user interfac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6593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113A3F" w14:textId="55ED9CC9" w:rsidR="00A23969" w:rsidRDefault="009E030F" w:rsidP="00F94B40">
      <w:pPr>
        <w:spacing w:line="480" w:lineRule="auto"/>
        <w:rPr>
          <w:rFonts w:ascii="Times New Roman" w:hAnsi="Times New Roman" w:cs="Times New Roman"/>
          <w:bCs/>
        </w:rPr>
        <w:sectPr w:rsidR="00A23969" w:rsidSect="00173C2A">
          <w:footerReference w:type="even" r:id="rId12"/>
          <w:footerReference w:type="default" r:id="rId13"/>
          <w:pgSz w:w="11900" w:h="16840"/>
          <w:pgMar w:top="1440" w:right="1797" w:bottom="1440" w:left="1797" w:header="709" w:footer="709" w:gutter="0"/>
          <w:pgNumType w:start="1"/>
          <w:cols w:space="708"/>
          <w:docGrid w:linePitch="360"/>
        </w:sectPr>
      </w:pPr>
      <w:r w:rsidRPr="00E752E6">
        <w:rPr>
          <w:rFonts w:ascii="Times New Roman" w:hAnsi="Times New Roman" w:cs="Times New Roman"/>
          <w:b/>
        </w:rPr>
        <w:t>Figure S</w:t>
      </w:r>
      <w:r w:rsidR="00127199">
        <w:rPr>
          <w:rFonts w:ascii="Times New Roman" w:hAnsi="Times New Roman" w:cs="Times New Roman"/>
          <w:b/>
        </w:rPr>
        <w:t>4</w:t>
      </w:r>
      <w:r w:rsidRPr="00E752E6">
        <w:rPr>
          <w:rFonts w:ascii="Times New Roman" w:hAnsi="Times New Roman" w:cs="Times New Roman"/>
          <w:b/>
        </w:rPr>
        <w:t>.</w:t>
      </w:r>
      <w:r w:rsidRPr="00E752E6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 xml:space="preserve">Sexual size dimorphism in snout-vent length for snake and amphisbaenian species. </w:t>
      </w:r>
      <w:bookmarkStart w:id="3" w:name="_Hlk101636490"/>
      <w:r w:rsidR="009F4D22">
        <w:rPr>
          <w:rFonts w:ascii="Times New Roman" w:hAnsi="Times New Roman" w:cs="Times New Roman"/>
          <w:bCs/>
        </w:rPr>
        <w:t>Small letters in the b</w:t>
      </w:r>
      <w:r w:rsidR="004221D1" w:rsidRPr="00E752E6">
        <w:rPr>
          <w:rFonts w:ascii="Times New Roman" w:hAnsi="Times New Roman" w:cs="Times New Roman"/>
          <w:bCs/>
        </w:rPr>
        <w:t>ox</w:t>
      </w:r>
      <w:r w:rsidR="003A6252">
        <w:rPr>
          <w:rFonts w:ascii="Times New Roman" w:hAnsi="Times New Roman" w:cs="Times New Roman"/>
          <w:bCs/>
        </w:rPr>
        <w:t xml:space="preserve"> </w:t>
      </w:r>
      <w:r w:rsidR="004221D1" w:rsidRPr="00E752E6">
        <w:rPr>
          <w:rFonts w:ascii="Times New Roman" w:hAnsi="Times New Roman" w:cs="Times New Roman"/>
          <w:bCs/>
        </w:rPr>
        <w:t xml:space="preserve">plots </w:t>
      </w:r>
      <w:r w:rsidR="009F4D22">
        <w:rPr>
          <w:rFonts w:ascii="Times New Roman" w:hAnsi="Times New Roman" w:cs="Times New Roman"/>
          <w:bCs/>
        </w:rPr>
        <w:t xml:space="preserve">denote </w:t>
      </w:r>
      <w:r w:rsidR="004221D1" w:rsidRPr="00E752E6">
        <w:rPr>
          <w:rFonts w:ascii="Times New Roman" w:hAnsi="Times New Roman" w:cs="Times New Roman"/>
        </w:rPr>
        <w:t xml:space="preserve">Kruskal–Wallis tests of differences in median </w:t>
      </w:r>
      <w:r w:rsidR="004221D1">
        <w:rPr>
          <w:rFonts w:ascii="Times New Roman" w:hAnsi="Times New Roman" w:cs="Times New Roman"/>
        </w:rPr>
        <w:t>snout-vent length (mm)</w:t>
      </w:r>
      <w:r w:rsidR="004221D1" w:rsidRPr="00E752E6">
        <w:rPr>
          <w:rFonts w:ascii="Times New Roman" w:hAnsi="Times New Roman" w:cs="Times New Roman"/>
        </w:rPr>
        <w:t xml:space="preserve"> </w:t>
      </w:r>
      <w:r w:rsidR="004221D1">
        <w:rPr>
          <w:rFonts w:ascii="Times New Roman" w:hAnsi="Times New Roman" w:cs="Times New Roman"/>
        </w:rPr>
        <w:t>between male and female</w:t>
      </w:r>
      <w:r w:rsidR="004221D1" w:rsidRPr="00E752E6">
        <w:rPr>
          <w:rFonts w:ascii="Times New Roman" w:hAnsi="Times New Roman" w:cs="Times New Roman"/>
        </w:rPr>
        <w:t xml:space="preserve"> specimens </w:t>
      </w:r>
      <w:r w:rsidR="004221D1">
        <w:rPr>
          <w:rFonts w:ascii="Times New Roman" w:hAnsi="Times New Roman" w:cs="Times New Roman"/>
        </w:rPr>
        <w:t>examined in this study</w:t>
      </w:r>
      <w:bookmarkEnd w:id="3"/>
      <w:r w:rsidR="004221D1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bCs/>
        </w:rPr>
        <w:t>Only species with at least 25 sexed specimens are plotted.</w:t>
      </w:r>
      <w:r w:rsidR="00F94B40">
        <w:rPr>
          <w:rFonts w:ascii="Times New Roman" w:hAnsi="Times New Roman" w:cs="Times New Roman"/>
          <w:bCs/>
        </w:rPr>
        <w:t xml:space="preserve"> Reddish and bluish colours indicate amphisbaenian and snake species, respectively. </w:t>
      </w:r>
      <w:r w:rsidR="003A6252">
        <w:rPr>
          <w:rFonts w:ascii="Times New Roman" w:hAnsi="Times New Roman" w:cs="Times New Roman"/>
          <w:bCs/>
        </w:rPr>
        <w:t>Sample size s shown below each box</w:t>
      </w:r>
      <w:r w:rsidR="00F94B40">
        <w:rPr>
          <w:rFonts w:ascii="Times New Roman" w:hAnsi="Times New Roman" w:cs="Times New Roman"/>
          <w:bCs/>
        </w:rPr>
        <w:t>.</w:t>
      </w:r>
    </w:p>
    <w:p w14:paraId="6C9E703D" w14:textId="08AD6119" w:rsidR="00BD629A" w:rsidRDefault="00BD629A" w:rsidP="00BD629A">
      <w:pPr>
        <w:pStyle w:val="SMcaption"/>
        <w:spacing w:line="480" w:lineRule="auto"/>
        <w:rPr>
          <w:szCs w:val="24"/>
        </w:rPr>
      </w:pPr>
      <w:r w:rsidRPr="0084604E">
        <w:rPr>
          <w:b/>
          <w:bCs/>
          <w:szCs w:val="24"/>
        </w:rPr>
        <w:lastRenderedPageBreak/>
        <w:t>Table S1.</w:t>
      </w:r>
      <w:r>
        <w:rPr>
          <w:szCs w:val="24"/>
        </w:rPr>
        <w:t xml:space="preserve"> </w:t>
      </w:r>
      <w:r w:rsidR="00811D99">
        <w:rPr>
          <w:szCs w:val="24"/>
        </w:rPr>
        <w:t>Approach</w:t>
      </w:r>
      <w:r>
        <w:rPr>
          <w:szCs w:val="24"/>
        </w:rPr>
        <w:t xml:space="preserve"> </w:t>
      </w:r>
      <w:r w:rsidR="00811D99">
        <w:rPr>
          <w:szCs w:val="24"/>
        </w:rPr>
        <w:t>used</w:t>
      </w:r>
      <w:r>
        <w:rPr>
          <w:szCs w:val="24"/>
        </w:rPr>
        <w:t xml:space="preserve"> to determine life-stage and sex of snake and amphisbaenian specimens used in this study</w:t>
      </w:r>
      <w:r w:rsidRPr="00A568C8">
        <w:rPr>
          <w:szCs w:val="24"/>
        </w:rPr>
        <w:t>.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368"/>
        <w:gridCol w:w="5812"/>
        <w:gridCol w:w="3686"/>
        <w:gridCol w:w="1310"/>
      </w:tblGrid>
      <w:tr w:rsidR="00431422" w:rsidRPr="000D7266" w14:paraId="5FBA350B" w14:textId="77777777" w:rsidTr="005767F2">
        <w:trPr>
          <w:tblHeader/>
        </w:trPr>
        <w:tc>
          <w:tcPr>
            <w:tcW w:w="1188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F006DC9" w14:textId="77777777" w:rsidR="00036E13" w:rsidRPr="000D7266" w:rsidRDefault="00036E13" w:rsidP="002C1E44">
            <w:pPr>
              <w:pStyle w:val="SMcaption"/>
              <w:rPr>
                <w:b/>
                <w:bCs/>
                <w:i/>
                <w:iCs/>
                <w:szCs w:val="24"/>
              </w:rPr>
            </w:pPr>
            <w:r w:rsidRPr="000D7266">
              <w:rPr>
                <w:b/>
                <w:bCs/>
                <w:szCs w:val="24"/>
              </w:rPr>
              <w:t>Species</w:t>
            </w:r>
          </w:p>
        </w:tc>
        <w:tc>
          <w:tcPr>
            <w:tcW w:w="205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E806892" w14:textId="409B910C" w:rsidR="00036E13" w:rsidRPr="000D7266" w:rsidRDefault="00811D99" w:rsidP="000870FD">
            <w:pPr>
              <w:pStyle w:val="SMcaption"/>
              <w:rPr>
                <w:b/>
                <w:bCs/>
                <w:szCs w:val="24"/>
              </w:rPr>
            </w:pPr>
            <w:r>
              <w:rPr>
                <w:b/>
                <w:bCs/>
                <w:szCs w:val="24"/>
              </w:rPr>
              <w:t>Approach</w:t>
            </w:r>
            <w:r w:rsidR="00172D2C">
              <w:t xml:space="preserve"> </w:t>
            </w:r>
            <w:r>
              <w:rPr>
                <w:b/>
                <w:bCs/>
                <w:szCs w:val="24"/>
              </w:rPr>
              <w:t>used</w:t>
            </w:r>
            <w:r w:rsidR="00172D2C" w:rsidRPr="00172D2C">
              <w:rPr>
                <w:b/>
                <w:bCs/>
                <w:szCs w:val="24"/>
              </w:rPr>
              <w:t xml:space="preserve"> to determine life-stage and sex</w:t>
            </w:r>
          </w:p>
        </w:tc>
        <w:tc>
          <w:tcPr>
            <w:tcW w:w="1300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F389DDA" w14:textId="6653137F" w:rsidR="00036E13" w:rsidRPr="000D7266" w:rsidRDefault="009A07A9" w:rsidP="00431422">
            <w:pPr>
              <w:pStyle w:val="SMcaption"/>
              <w:jc w:val="center"/>
              <w:rPr>
                <w:b/>
                <w:bCs/>
                <w:szCs w:val="24"/>
              </w:rPr>
            </w:pPr>
            <w:r w:rsidRPr="000D7266">
              <w:rPr>
                <w:b/>
                <w:bCs/>
                <w:szCs w:val="24"/>
              </w:rPr>
              <w:t>Examiner</w:t>
            </w:r>
            <w:r w:rsidR="00953AFF" w:rsidRPr="000D7266">
              <w:rPr>
                <w:b/>
                <w:bCs/>
                <w:szCs w:val="24"/>
              </w:rPr>
              <w:t xml:space="preserve"> of specimens</w:t>
            </w:r>
          </w:p>
        </w:tc>
        <w:tc>
          <w:tcPr>
            <w:tcW w:w="462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A0C94ED" w14:textId="77777777" w:rsidR="00036E13" w:rsidRPr="000D7266" w:rsidRDefault="00036E13" w:rsidP="008469E8">
            <w:pPr>
              <w:pStyle w:val="SMcaption"/>
              <w:jc w:val="center"/>
              <w:rPr>
                <w:b/>
                <w:bCs/>
                <w:szCs w:val="24"/>
              </w:rPr>
            </w:pPr>
            <w:r w:rsidRPr="000D7266">
              <w:rPr>
                <w:b/>
                <w:bCs/>
                <w:szCs w:val="24"/>
              </w:rPr>
              <w:t>Source</w:t>
            </w:r>
          </w:p>
        </w:tc>
      </w:tr>
      <w:tr w:rsidR="00431422" w:rsidRPr="000D7266" w14:paraId="4D98A3A1" w14:textId="77777777" w:rsidTr="005767F2">
        <w:tc>
          <w:tcPr>
            <w:tcW w:w="1188" w:type="pct"/>
            <w:shd w:val="clear" w:color="auto" w:fill="F2F2F2" w:themeFill="background1" w:themeFillShade="F2"/>
            <w:vAlign w:val="center"/>
          </w:tcPr>
          <w:p w14:paraId="13CBBDFF" w14:textId="35B3199D" w:rsidR="00431422" w:rsidRPr="000D7266" w:rsidRDefault="00431422" w:rsidP="002C1E44">
            <w:pPr>
              <w:pStyle w:val="SMcaption"/>
              <w:rPr>
                <w:b/>
                <w:bCs/>
                <w:szCs w:val="24"/>
              </w:rPr>
            </w:pPr>
            <w:r w:rsidRPr="000D7266">
              <w:rPr>
                <w:b/>
                <w:bCs/>
                <w:szCs w:val="24"/>
              </w:rPr>
              <w:t>Amphisbaenians</w:t>
            </w:r>
          </w:p>
        </w:tc>
        <w:tc>
          <w:tcPr>
            <w:tcW w:w="2050" w:type="pct"/>
            <w:shd w:val="clear" w:color="auto" w:fill="F2F2F2" w:themeFill="background1" w:themeFillShade="F2"/>
            <w:vAlign w:val="center"/>
          </w:tcPr>
          <w:p w14:paraId="0A44A506" w14:textId="77777777" w:rsidR="00431422" w:rsidRPr="000D7266" w:rsidRDefault="00431422" w:rsidP="000870FD">
            <w:pPr>
              <w:pStyle w:val="SMcaption"/>
              <w:rPr>
                <w:b/>
                <w:bCs/>
                <w:szCs w:val="24"/>
              </w:rPr>
            </w:pPr>
          </w:p>
        </w:tc>
        <w:tc>
          <w:tcPr>
            <w:tcW w:w="1300" w:type="pct"/>
            <w:shd w:val="clear" w:color="auto" w:fill="F2F2F2" w:themeFill="background1" w:themeFillShade="F2"/>
            <w:vAlign w:val="center"/>
          </w:tcPr>
          <w:p w14:paraId="067B924D" w14:textId="77777777" w:rsidR="00431422" w:rsidRPr="000D7266" w:rsidRDefault="00431422" w:rsidP="00431422">
            <w:pPr>
              <w:pStyle w:val="SMcaption"/>
              <w:jc w:val="center"/>
              <w:rPr>
                <w:b/>
                <w:bCs/>
                <w:szCs w:val="24"/>
              </w:rPr>
            </w:pPr>
          </w:p>
        </w:tc>
        <w:tc>
          <w:tcPr>
            <w:tcW w:w="462" w:type="pct"/>
            <w:shd w:val="clear" w:color="auto" w:fill="F2F2F2" w:themeFill="background1" w:themeFillShade="F2"/>
            <w:vAlign w:val="center"/>
          </w:tcPr>
          <w:p w14:paraId="4DA85383" w14:textId="77777777" w:rsidR="00431422" w:rsidRPr="000D7266" w:rsidRDefault="00431422" w:rsidP="008469E8">
            <w:pPr>
              <w:pStyle w:val="SMcaption"/>
              <w:jc w:val="center"/>
              <w:rPr>
                <w:b/>
                <w:bCs/>
                <w:szCs w:val="24"/>
              </w:rPr>
            </w:pPr>
          </w:p>
        </w:tc>
      </w:tr>
      <w:tr w:rsidR="00431422" w:rsidRPr="000D7266" w14:paraId="4C964556" w14:textId="77777777" w:rsidTr="002C1E44">
        <w:tc>
          <w:tcPr>
            <w:tcW w:w="1188" w:type="pct"/>
            <w:vAlign w:val="center"/>
          </w:tcPr>
          <w:p w14:paraId="0591C4E3" w14:textId="7FC14E0F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bookmarkStart w:id="4" w:name="_Hlk102227987"/>
            <w:r w:rsidRPr="000D7266">
              <w:rPr>
                <w:i/>
                <w:iCs/>
                <w:color w:val="000000"/>
                <w:szCs w:val="24"/>
              </w:rPr>
              <w:t>Amphisbaena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bolivica</w:t>
            </w:r>
            <w:bookmarkEnd w:id="4"/>
          </w:p>
        </w:tc>
        <w:tc>
          <w:tcPr>
            <w:tcW w:w="2050" w:type="pct"/>
            <w:vAlign w:val="center"/>
          </w:tcPr>
          <w:p w14:paraId="443ADC6E" w14:textId="1008A57E" w:rsidR="00655B66" w:rsidRPr="000D7266" w:rsidRDefault="00036E13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 traits</w:t>
            </w:r>
            <w:r w:rsidR="00ED16AE">
              <w:rPr>
                <w:szCs w:val="24"/>
              </w:rPr>
              <w:t xml:space="preserve"> (sex)</w:t>
            </w:r>
            <w:r w:rsidR="00655B66">
              <w:rPr>
                <w:szCs w:val="24"/>
              </w:rPr>
              <w:t xml:space="preserve"> +</w:t>
            </w:r>
            <w:r w:rsidR="00655B66" w:rsidRPr="000D7266">
              <w:rPr>
                <w:szCs w:val="24"/>
              </w:rPr>
              <w:t xml:space="preserve"> Minimum SVL of sexually mature specimens</w:t>
            </w:r>
            <w:r w:rsidR="00C21728">
              <w:rPr>
                <w:szCs w:val="24"/>
              </w:rPr>
              <w:t xml:space="preserve"> of the </w:t>
            </w:r>
            <w:r w:rsidR="00C21728" w:rsidRPr="00C21728">
              <w:rPr>
                <w:szCs w:val="24"/>
              </w:rPr>
              <w:t xml:space="preserve">closely-related species </w:t>
            </w:r>
            <w:r w:rsidR="00C21728" w:rsidRPr="00C21728">
              <w:rPr>
                <w:i/>
                <w:iCs/>
                <w:szCs w:val="24"/>
              </w:rPr>
              <w:t>A. mertensi</w:t>
            </w:r>
            <w:r w:rsidR="00C21728">
              <w:rPr>
                <w:szCs w:val="24"/>
              </w:rPr>
              <w:t xml:space="preserve"> (life-stage).</w:t>
            </w:r>
          </w:p>
        </w:tc>
        <w:tc>
          <w:tcPr>
            <w:tcW w:w="1300" w:type="pct"/>
            <w:vAlign w:val="center"/>
          </w:tcPr>
          <w:p w14:paraId="212748FF" w14:textId="067DF01C" w:rsidR="00036E13" w:rsidRPr="000D7266" w:rsidRDefault="00655B66" w:rsidP="00431422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Costa, H.C. and </w:t>
            </w:r>
            <w:r w:rsidR="00036E13" w:rsidRPr="000D7266">
              <w:rPr>
                <w:szCs w:val="24"/>
              </w:rPr>
              <w:t>Montero, R.</w:t>
            </w:r>
          </w:p>
        </w:tc>
        <w:tc>
          <w:tcPr>
            <w:tcW w:w="462" w:type="pct"/>
            <w:vAlign w:val="center"/>
          </w:tcPr>
          <w:p w14:paraId="7B281ABA" w14:textId="2379E079" w:rsidR="00036E13" w:rsidRPr="000D7266" w:rsidRDefault="00C21728" w:rsidP="008469E8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 w:fldLock="1"/>
            </w:r>
            <w:r>
              <w:rPr>
                <w:szCs w:val="24"/>
              </w:rPr>
              <w:instrText>ADDIN CSL_CITATION {"citationItems":[{"id":"ITEM-1","itemData":{"author":[{"dropping-particle":"","family":"Santos","given":"Lívia C","non-dropping-particle":"","parse-names":false,"suffix":""}],"id":"ITEM-1","issued":{"date-parts":[["2013"]]},"number-of-pages":"260","publisher":"Universidade de São Paulo","title":"Biologia reprodutiva comparada de Amphisbaenidae (Squamata, Amphisbaenia) do Brasil","type":"thesis"},"uris":["http://www.mendeley.com/documents/?uuid=be5dab9e-ecda-4609-9c39-13f390e7f3a0"]}],"mendeley":{"formattedCitation":"&lt;sup&gt;1&lt;/sup&gt;","plainTextFormattedCitation":"1"},"properties":{"noteIndex":0},"schema":"https://github.com/citation-style-language/schema/raw/master/csl-citation.json"}</w:instrText>
            </w:r>
            <w:r>
              <w:rPr>
                <w:szCs w:val="24"/>
              </w:rPr>
              <w:fldChar w:fldCharType="separate"/>
            </w:r>
            <w:r w:rsidRPr="00C21728">
              <w:rPr>
                <w:noProof/>
                <w:szCs w:val="24"/>
                <w:vertAlign w:val="superscript"/>
              </w:rPr>
              <w:t>1</w:t>
            </w:r>
            <w:r>
              <w:rPr>
                <w:szCs w:val="24"/>
              </w:rPr>
              <w:fldChar w:fldCharType="end"/>
            </w:r>
          </w:p>
        </w:tc>
      </w:tr>
      <w:tr w:rsidR="00251356" w:rsidRPr="000D7266" w14:paraId="0658B93C" w14:textId="77777777" w:rsidTr="002C1E44">
        <w:tc>
          <w:tcPr>
            <w:tcW w:w="1188" w:type="pct"/>
            <w:vAlign w:val="center"/>
          </w:tcPr>
          <w:p w14:paraId="7E62AEA5" w14:textId="77777777" w:rsidR="007F090E" w:rsidRPr="000D7266" w:rsidRDefault="007F090E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Amphisbaena fuliginosa</w:t>
            </w:r>
          </w:p>
        </w:tc>
        <w:tc>
          <w:tcPr>
            <w:tcW w:w="2050" w:type="pct"/>
            <w:vAlign w:val="center"/>
          </w:tcPr>
          <w:p w14:paraId="2AD2E4AE" w14:textId="77777777" w:rsidR="007F090E" w:rsidRPr="000D7266" w:rsidRDefault="007F090E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779BC10C" w14:textId="46DBC17E" w:rsidR="007F090E" w:rsidRPr="003A6252" w:rsidRDefault="003A6252" w:rsidP="00431422">
            <w:pPr>
              <w:pStyle w:val="SMcaption"/>
              <w:jc w:val="center"/>
              <w:rPr>
                <w:szCs w:val="24"/>
                <w:lang w:val="pt-BR"/>
              </w:rPr>
            </w:pPr>
            <w:r w:rsidRPr="003A6252">
              <w:rPr>
                <w:szCs w:val="24"/>
                <w:lang w:val="pt-BR"/>
              </w:rPr>
              <w:t>Angarita-Sierra, T. and Torres-Ramirez, J.J.</w:t>
            </w:r>
          </w:p>
        </w:tc>
        <w:tc>
          <w:tcPr>
            <w:tcW w:w="462" w:type="pct"/>
            <w:vAlign w:val="center"/>
          </w:tcPr>
          <w:p w14:paraId="2D49E165" w14:textId="16D6FD91" w:rsidR="007F090E" w:rsidRPr="000D7266" w:rsidRDefault="007F090E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038/193728a0","ISSN":"00280836","author":[{"dropping-particle":"","family":"Vanzolini","given":"Paulo E","non-dropping-particle":"","parse-names":false,"suffix":""}],"container-title":"Bulletin of Museum of Comparative Zoology","id":"ITEM-1","issue":"1","issued":{"date-parts":[["1951"]]},"page":"1-67","title":"Contributions to the knowledge of the Brasilian lizards of the family Amphisbaenidae Gray, 1825. 6. On the geographical distribution and differentiation of &lt;i&gt;Amphisbaena fuliginosa&lt;/i&gt; Linné","type":"article-journal","volume":"106"},"uris":["http://www.mendeley.com/documents/?uuid=833ac51f-87f8-4c83-a08e-090008eeaa4c"]}],"mendeley":{"formattedCitation":"&lt;sup&gt;2&lt;/sup&gt;","plainTextFormattedCitation":"2","previouslyFormattedCitation":"&lt;sup&gt;1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C21728" w:rsidRPr="00C21728">
              <w:rPr>
                <w:noProof/>
                <w:szCs w:val="24"/>
                <w:vertAlign w:val="superscript"/>
              </w:rPr>
              <w:t>2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17788636" w14:textId="77777777" w:rsidTr="002C1E44">
        <w:tc>
          <w:tcPr>
            <w:tcW w:w="1188" w:type="pct"/>
            <w:vAlign w:val="center"/>
          </w:tcPr>
          <w:p w14:paraId="3BEEC025" w14:textId="681B93CC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Amphisbaena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heathi</w:t>
            </w:r>
          </w:p>
        </w:tc>
        <w:tc>
          <w:tcPr>
            <w:tcW w:w="2050" w:type="pct"/>
            <w:vAlign w:val="center"/>
          </w:tcPr>
          <w:p w14:paraId="514E255B" w14:textId="74868CB6" w:rsidR="00542B39" w:rsidRPr="000D7266" w:rsidRDefault="00036E13" w:rsidP="00ED16AE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</w:t>
            </w:r>
            <w:r w:rsidR="00542B39">
              <w:rPr>
                <w:szCs w:val="24"/>
              </w:rPr>
              <w:t xml:space="preserve"> + </w:t>
            </w:r>
            <w:r w:rsidR="00542B39"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3DFBECB3" w14:textId="6DD71234" w:rsidR="00036E13" w:rsidRPr="00713F91" w:rsidRDefault="00542B39" w:rsidP="00431422">
            <w:pPr>
              <w:pStyle w:val="SMcaption"/>
              <w:jc w:val="center"/>
              <w:rPr>
                <w:szCs w:val="24"/>
              </w:rPr>
            </w:pPr>
            <w:r w:rsidRPr="00713F91">
              <w:rPr>
                <w:szCs w:val="24"/>
              </w:rPr>
              <w:t>Freire, E.M.X</w:t>
            </w:r>
            <w:r w:rsidR="00036E13" w:rsidRPr="00713F91">
              <w:rPr>
                <w:szCs w:val="24"/>
              </w:rPr>
              <w:t>.</w:t>
            </w:r>
            <w:r w:rsidR="003A6252">
              <w:rPr>
                <w:szCs w:val="24"/>
              </w:rPr>
              <w:t xml:space="preserve">, Passos, D.C., </w:t>
            </w:r>
            <w:r w:rsidR="00713F91" w:rsidRPr="00713F91">
              <w:rPr>
                <w:szCs w:val="24"/>
              </w:rPr>
              <w:t xml:space="preserve">and </w:t>
            </w:r>
            <w:r w:rsidR="00713F91">
              <w:rPr>
                <w:szCs w:val="24"/>
              </w:rPr>
              <w:t>Sales, R.F.D.</w:t>
            </w:r>
          </w:p>
        </w:tc>
        <w:tc>
          <w:tcPr>
            <w:tcW w:w="462" w:type="pct"/>
            <w:vAlign w:val="center"/>
          </w:tcPr>
          <w:p w14:paraId="04B4644D" w14:textId="733C205B" w:rsidR="00036E13" w:rsidRPr="000D7266" w:rsidRDefault="0015414C" w:rsidP="008469E8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Oliveira","given":"Cicero R","non-dropping-particle":"","parse-names":false,"suffix":""},{"dropping-particle":"","family":"Roberto","given":"Igor J","non-dropping-particle":"","parse-names":false,"suffix":""},{"dropping-particle":"","family":"Gonçalves-Sousa","given":"José G","non-dropping-particle":"","parse-names":false,"suffix":""},{"dropping-particle":"","family":"Ávila","given":"Robson W","non-dropping-particle":"","parse-names":false,"suffix":""}],"container-title":"Herpetological Review","id":"ITEM-1","issue":"1","issued":{"date-parts":[["2019"]]},"page":"62-66","title":"On the ecology of &lt;i&gt;Amphisbaena heathi&lt;/i&gt; (Squamata: Amphisbaenidae) from Northeastern Brazil","type":"article-journal","volume":"50"},"uris":["http://www.mendeley.com/documents/?uuid=05fb744a-b9ff-41ef-9151-b1e38ed675a7"]}],"mendeley":{"formattedCitation":"&lt;sup&gt;3&lt;/sup&gt;","plainTextFormattedCitation":"3","previouslyFormattedCitation":"&lt;sup&gt;2&lt;/sup&gt;"},"properties":{"noteIndex":0},"schema":"https://github.com/citation-style-language/schema/raw/master/csl-citation.json"}</w:instrText>
            </w:r>
            <w:r>
              <w:rPr>
                <w:szCs w:val="24"/>
              </w:rPr>
              <w:fldChar w:fldCharType="separate"/>
            </w:r>
            <w:r w:rsidR="00C21728" w:rsidRPr="00C21728">
              <w:rPr>
                <w:noProof/>
                <w:szCs w:val="24"/>
                <w:vertAlign w:val="superscript"/>
              </w:rPr>
              <w:t>3</w:t>
            </w:r>
            <w:r>
              <w:rPr>
                <w:szCs w:val="24"/>
              </w:rPr>
              <w:fldChar w:fldCharType="end"/>
            </w:r>
          </w:p>
        </w:tc>
      </w:tr>
      <w:tr w:rsidR="00431422" w:rsidRPr="000D7266" w14:paraId="460F9C3F" w14:textId="77777777" w:rsidTr="002C1E44">
        <w:tc>
          <w:tcPr>
            <w:tcW w:w="1188" w:type="pct"/>
            <w:vAlign w:val="center"/>
          </w:tcPr>
          <w:p w14:paraId="05C18DDA" w14:textId="32822064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Amphisbaena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heterozonata</w:t>
            </w:r>
          </w:p>
        </w:tc>
        <w:tc>
          <w:tcPr>
            <w:tcW w:w="2050" w:type="pct"/>
            <w:vAlign w:val="center"/>
          </w:tcPr>
          <w:p w14:paraId="6D6B9B91" w14:textId="77777777" w:rsidR="00036E13" w:rsidRPr="000D7266" w:rsidRDefault="00036E13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</w:t>
            </w:r>
          </w:p>
        </w:tc>
        <w:tc>
          <w:tcPr>
            <w:tcW w:w="1300" w:type="pct"/>
            <w:vAlign w:val="center"/>
          </w:tcPr>
          <w:p w14:paraId="543BEC6E" w14:textId="77777777" w:rsidR="00036E13" w:rsidRPr="000D7266" w:rsidRDefault="00036E13" w:rsidP="00431422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Montero, R.</w:t>
            </w:r>
          </w:p>
        </w:tc>
        <w:tc>
          <w:tcPr>
            <w:tcW w:w="462" w:type="pct"/>
            <w:vAlign w:val="center"/>
          </w:tcPr>
          <w:p w14:paraId="19EA2163" w14:textId="723AE013" w:rsidR="00036E13" w:rsidRPr="000D7266" w:rsidRDefault="00EA4C9D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This study</w:t>
            </w:r>
          </w:p>
        </w:tc>
      </w:tr>
      <w:tr w:rsidR="00431422" w:rsidRPr="000D7266" w14:paraId="24128814" w14:textId="77777777" w:rsidTr="002C1E44">
        <w:tc>
          <w:tcPr>
            <w:tcW w:w="1188" w:type="pct"/>
            <w:vAlign w:val="center"/>
          </w:tcPr>
          <w:p w14:paraId="094F642C" w14:textId="38E4BCB8" w:rsidR="00431422" w:rsidRPr="000D7266" w:rsidRDefault="00431422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color w:val="000000"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Amphisbaena li</w:t>
            </w:r>
            <w:r w:rsidR="003A6252">
              <w:rPr>
                <w:i/>
                <w:iCs/>
                <w:color w:val="000000"/>
                <w:szCs w:val="24"/>
              </w:rPr>
              <w:t>t</w:t>
            </w:r>
            <w:r w:rsidRPr="000D7266">
              <w:rPr>
                <w:i/>
                <w:iCs/>
                <w:color w:val="000000"/>
                <w:szCs w:val="24"/>
              </w:rPr>
              <w:t>toralis</w:t>
            </w:r>
          </w:p>
        </w:tc>
        <w:tc>
          <w:tcPr>
            <w:tcW w:w="2050" w:type="pct"/>
            <w:vAlign w:val="center"/>
          </w:tcPr>
          <w:p w14:paraId="45C2993E" w14:textId="43764EF5" w:rsidR="00431422" w:rsidRPr="00F26038" w:rsidRDefault="00172D2C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 of the close</w:t>
            </w:r>
            <w:r w:rsidR="003A6252">
              <w:rPr>
                <w:szCs w:val="24"/>
              </w:rPr>
              <w:t>ly</w:t>
            </w:r>
            <w:r w:rsidRPr="000D7266">
              <w:rPr>
                <w:szCs w:val="24"/>
              </w:rPr>
              <w:t xml:space="preserve">-related species </w:t>
            </w:r>
            <w:r>
              <w:rPr>
                <w:i/>
                <w:iCs/>
                <w:color w:val="000000"/>
                <w:szCs w:val="24"/>
              </w:rPr>
              <w:t>A. vermicularis</w:t>
            </w:r>
            <w:r w:rsidR="00F26038">
              <w:rPr>
                <w:color w:val="000000"/>
                <w:szCs w:val="24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557DAE46" w14:textId="5F091686" w:rsidR="00431422" w:rsidRPr="00F26038" w:rsidRDefault="00713F91" w:rsidP="00431422">
            <w:pPr>
              <w:pStyle w:val="SMcaption"/>
              <w:jc w:val="center"/>
              <w:rPr>
                <w:szCs w:val="24"/>
              </w:rPr>
            </w:pPr>
            <w:r w:rsidRPr="00713F91">
              <w:rPr>
                <w:szCs w:val="24"/>
              </w:rPr>
              <w:t xml:space="preserve">Freire, E.M.X. and </w:t>
            </w:r>
            <w:r>
              <w:rPr>
                <w:szCs w:val="24"/>
              </w:rPr>
              <w:t>Sales, R.F.D.</w:t>
            </w:r>
          </w:p>
        </w:tc>
        <w:tc>
          <w:tcPr>
            <w:tcW w:w="462" w:type="pct"/>
            <w:vAlign w:val="center"/>
          </w:tcPr>
          <w:p w14:paraId="51938999" w14:textId="2304960A" w:rsidR="00431422" w:rsidRPr="000D7266" w:rsidRDefault="00172D2C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002/ece3.7023","ISSN":"2045-7758","author":[{"dropping-particle":"","family":"Guedes","given":"Jhonny J M","non-dropping-particle":"","parse-names":false,"suffix":""},{"dropping-particle":"","family":"Costa","given":"Henrique C","non-dropping-particle":"","parse-names":false,"suffix":""},{"dropping-particle":"","family":"Moura","given":"Mario R","non-dropping-particle":"","parse-names":false,"suffix":""}],"container-title":"Ecology and Evolution","id":"ITEM-1","issue":"24","issued":{"date-parts":[["2020","12","19"]]},"page":"14247-14255","title":"A new tale of lost tails: Correlates of tail breakage in the worm lizard &lt;i&gt;Amphisbaena vermicularis&lt;/i&gt;","type":"article-journal","volume":"10"},"uris":["http://www.mendeley.com/documents/?uuid=114db6e4-4126-4d7d-bff4-a0fa78df3817"]}],"mendeley":{"formattedCitation":"&lt;sup&gt;4&lt;/sup&gt;","plainTextFormattedCitation":"4","previouslyFormattedCitation":"&lt;sup&gt;3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C21728" w:rsidRPr="00C21728">
              <w:rPr>
                <w:noProof/>
                <w:szCs w:val="24"/>
                <w:vertAlign w:val="superscript"/>
              </w:rPr>
              <w:t>4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7E827564" w14:textId="77777777" w:rsidTr="002C1E44">
        <w:tc>
          <w:tcPr>
            <w:tcW w:w="1188" w:type="pct"/>
            <w:vAlign w:val="center"/>
          </w:tcPr>
          <w:p w14:paraId="5FE9E916" w14:textId="2C1EAB11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Amphisbaena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kingii</w:t>
            </w:r>
          </w:p>
        </w:tc>
        <w:tc>
          <w:tcPr>
            <w:tcW w:w="2050" w:type="pct"/>
            <w:vAlign w:val="center"/>
          </w:tcPr>
          <w:p w14:paraId="2B9FE6C8" w14:textId="270C0FF1" w:rsidR="00036E13" w:rsidRPr="000D7266" w:rsidRDefault="009B2F43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</w:t>
            </w:r>
            <w:r>
              <w:rPr>
                <w:szCs w:val="24"/>
              </w:rPr>
              <w:t xml:space="preserve"> + </w:t>
            </w: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30654ED0" w14:textId="77777777" w:rsidR="00036E13" w:rsidRPr="000D7266" w:rsidRDefault="00036E13" w:rsidP="00431422">
            <w:pPr>
              <w:pStyle w:val="SMcaption"/>
              <w:jc w:val="center"/>
              <w:rPr>
                <w:szCs w:val="24"/>
                <w:lang w:val="pt-BR"/>
              </w:rPr>
            </w:pPr>
            <w:r w:rsidRPr="000D7266">
              <w:rPr>
                <w:szCs w:val="24"/>
                <w:lang w:val="pt-BR"/>
              </w:rPr>
              <w:t>Montero, R. and Santos, L.C.</w:t>
            </w:r>
          </w:p>
        </w:tc>
        <w:tc>
          <w:tcPr>
            <w:tcW w:w="462" w:type="pct"/>
            <w:vAlign w:val="center"/>
          </w:tcPr>
          <w:p w14:paraId="398D5855" w14:textId="6E8D7B4A" w:rsidR="00036E13" w:rsidRPr="000D7266" w:rsidRDefault="009A07A9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Santos","given":"Lívia C","non-dropping-particle":"","parse-names":false,"suffix":""}],"id":"ITEM-1","issued":{"date-parts":[["2013"]]},"number-of-pages":"260","publisher":"Universidade de São Paulo","title":"Biologia reprodutiva comparada de Amphisbaenidae (Squamata, Amphisbaenia) do Brasil","type":"thesis"},"uris":["http://www.mendeley.com/documents/?uuid=be5dab9e-ecda-4609-9c39-13f390e7f3a0"]}],"mendeley":{"formattedCitation":"&lt;sup&gt;1&lt;/sup&gt;","plainTextFormattedCitation":"1","previouslyFormattedCitation":"&lt;sup&gt;4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C21728" w:rsidRPr="00C21728">
              <w:rPr>
                <w:noProof/>
                <w:szCs w:val="24"/>
                <w:vertAlign w:val="superscript"/>
              </w:rPr>
              <w:t>1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6D5B48DC" w14:textId="77777777" w:rsidTr="002C1E44">
        <w:tc>
          <w:tcPr>
            <w:tcW w:w="1188" w:type="pct"/>
            <w:vAlign w:val="center"/>
          </w:tcPr>
          <w:p w14:paraId="6DDE663A" w14:textId="144DF0F3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Amphisbaena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mertensi</w:t>
            </w:r>
          </w:p>
        </w:tc>
        <w:tc>
          <w:tcPr>
            <w:tcW w:w="2050" w:type="pct"/>
            <w:vAlign w:val="center"/>
          </w:tcPr>
          <w:p w14:paraId="0804A44D" w14:textId="00065C6B" w:rsidR="00036E13" w:rsidRPr="000D7266" w:rsidRDefault="009B2F43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</w:t>
            </w:r>
            <w:r>
              <w:rPr>
                <w:szCs w:val="24"/>
              </w:rPr>
              <w:t xml:space="preserve"> + </w:t>
            </w: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351FE0BC" w14:textId="77777777" w:rsidR="00036E13" w:rsidRPr="000D7266" w:rsidRDefault="00036E13" w:rsidP="00431422">
            <w:pPr>
              <w:pStyle w:val="SMcaption"/>
              <w:jc w:val="center"/>
              <w:rPr>
                <w:szCs w:val="24"/>
                <w:lang w:val="pt-BR"/>
              </w:rPr>
            </w:pPr>
            <w:r w:rsidRPr="000D7266">
              <w:rPr>
                <w:szCs w:val="24"/>
                <w:lang w:val="pt-BR"/>
              </w:rPr>
              <w:t>Montero, R. and Santos, L.C.</w:t>
            </w:r>
          </w:p>
        </w:tc>
        <w:tc>
          <w:tcPr>
            <w:tcW w:w="462" w:type="pct"/>
            <w:vAlign w:val="center"/>
          </w:tcPr>
          <w:p w14:paraId="22FD6012" w14:textId="212A2B85" w:rsidR="00036E13" w:rsidRPr="000D7266" w:rsidRDefault="009A07A9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Santos","given":"Lívia C","non-dropping-particle":"","parse-names":false,"suffix":""}],"id":"ITEM-1","issued":{"date-parts":[["2013"]]},"number-of-pages":"260","publisher":"Universidade de São Paulo","title":"Biologia reprodutiva comparada de Amphisbaenidae (Squamata, Amphisbaenia) do Brasil","type":"thesis"},"uris":["http://www.mendeley.com/documents/?uuid=be5dab9e-ecda-4609-9c39-13f390e7f3a0"]}],"mendeley":{"formattedCitation":"&lt;sup&gt;1&lt;/sup&gt;","plainTextFormattedCitation":"1","previouslyFormattedCitation":"&lt;sup&gt;4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C21728" w:rsidRPr="00C21728">
              <w:rPr>
                <w:noProof/>
                <w:szCs w:val="24"/>
                <w:vertAlign w:val="superscript"/>
              </w:rPr>
              <w:t>1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7C2CA526" w14:textId="77777777" w:rsidTr="002C1E44">
        <w:tc>
          <w:tcPr>
            <w:tcW w:w="1188" w:type="pct"/>
            <w:vAlign w:val="center"/>
          </w:tcPr>
          <w:p w14:paraId="62071435" w14:textId="53518408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Amphisbaena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munoai</w:t>
            </w:r>
          </w:p>
        </w:tc>
        <w:tc>
          <w:tcPr>
            <w:tcW w:w="2050" w:type="pct"/>
            <w:vAlign w:val="center"/>
          </w:tcPr>
          <w:p w14:paraId="449F31DC" w14:textId="77777777" w:rsidR="00036E13" w:rsidRPr="000D7266" w:rsidRDefault="00036E13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 Minimum SVL of sexually mature specimens</w:t>
            </w:r>
          </w:p>
        </w:tc>
        <w:tc>
          <w:tcPr>
            <w:tcW w:w="1300" w:type="pct"/>
            <w:vAlign w:val="center"/>
          </w:tcPr>
          <w:p w14:paraId="2A48A163" w14:textId="77777777" w:rsidR="00036E13" w:rsidRPr="000D7266" w:rsidRDefault="00036E13" w:rsidP="00431422">
            <w:pPr>
              <w:pStyle w:val="SMcaption"/>
              <w:jc w:val="center"/>
              <w:rPr>
                <w:szCs w:val="24"/>
                <w:lang w:val="pt-BR"/>
              </w:rPr>
            </w:pPr>
            <w:r w:rsidRPr="000D7266">
              <w:rPr>
                <w:szCs w:val="24"/>
                <w:lang w:val="pt-BR"/>
              </w:rPr>
              <w:t>Montero, R. and Perez, R.</w:t>
            </w:r>
          </w:p>
        </w:tc>
        <w:tc>
          <w:tcPr>
            <w:tcW w:w="462" w:type="pct"/>
            <w:vAlign w:val="center"/>
          </w:tcPr>
          <w:p w14:paraId="3F640BFC" w14:textId="5EEEB989" w:rsidR="00036E13" w:rsidRPr="000D7266" w:rsidRDefault="00036E13" w:rsidP="008469E8">
            <w:pPr>
              <w:pStyle w:val="SMcaption"/>
              <w:jc w:val="center"/>
              <w:rPr>
                <w:szCs w:val="24"/>
                <w:lang w:val="pt-BR"/>
              </w:rPr>
            </w:pPr>
            <w:r w:rsidRPr="000D7266">
              <w:rPr>
                <w:szCs w:val="24"/>
                <w:lang w:val="pt-BR"/>
              </w:rPr>
              <w:fldChar w:fldCharType="begin" w:fldLock="1"/>
            </w:r>
            <w:r w:rsidR="00C21728">
              <w:rPr>
                <w:szCs w:val="24"/>
                <w:lang w:val="pt-BR"/>
              </w:rPr>
              <w:instrText>ADDIN CSL_CITATION {"citationItems":[{"id":"ITEM-1","itemData":{"DOI":"10.1016/j.jcz.2019.09.007","ISSN":"00445231","author":[{"dropping-particle":"","family":"Perez","given":"Renata","non-dropping-particle":"","parse-names":false,"suffix":""},{"dropping-particle":"","family":"Borges-Martins","given":"Márcio","non-dropping-particle":"","parse-names":false,"suffix":""}],"container-title":"Zoologischer Anzeiger","id":"ITEM-1","issued":{"date-parts":[["2019","11"]]},"page":"124-141","title":"Integrative taxonomy of small worm lizards from Southern South America, with description of three new species (Amphisbaenia: Amphisbaenidae)","type":"article-journal","volume":"283"},"uris":["http://www.mendeley.com/documents/?uuid=064b964f-9085-4a76-9dd4-4d0d10043475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  <w:lang w:val="pt-BR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  <w:lang w:val="pt-BR"/>
              </w:rPr>
              <w:t>5</w:t>
            </w:r>
            <w:r w:rsidRPr="000D7266">
              <w:rPr>
                <w:szCs w:val="24"/>
                <w:lang w:val="pt-BR"/>
              </w:rPr>
              <w:fldChar w:fldCharType="end"/>
            </w:r>
          </w:p>
        </w:tc>
      </w:tr>
      <w:tr w:rsidR="00431422" w:rsidRPr="000D7266" w14:paraId="1DD454EA" w14:textId="77777777" w:rsidTr="002C1E44">
        <w:tc>
          <w:tcPr>
            <w:tcW w:w="1188" w:type="pct"/>
            <w:vAlign w:val="center"/>
          </w:tcPr>
          <w:p w14:paraId="57C8A481" w14:textId="1CDEF5C6" w:rsidR="009A07A9" w:rsidRPr="000D7266" w:rsidRDefault="009A07A9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Amphisbaena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prunicolor</w:t>
            </w:r>
          </w:p>
        </w:tc>
        <w:tc>
          <w:tcPr>
            <w:tcW w:w="2050" w:type="pct"/>
            <w:vAlign w:val="center"/>
          </w:tcPr>
          <w:p w14:paraId="475BD2E3" w14:textId="709F9464" w:rsidR="009A07A9" w:rsidRPr="000D7266" w:rsidRDefault="009A07A9" w:rsidP="009A07A9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 Minimum SVL of sexually mature specimens</w:t>
            </w:r>
          </w:p>
        </w:tc>
        <w:tc>
          <w:tcPr>
            <w:tcW w:w="1300" w:type="pct"/>
            <w:vAlign w:val="center"/>
          </w:tcPr>
          <w:p w14:paraId="28B62921" w14:textId="350CB272" w:rsidR="009A07A9" w:rsidRPr="000D7266" w:rsidRDefault="009A07A9" w:rsidP="00431422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  <w:lang w:val="pt-BR"/>
              </w:rPr>
              <w:t>Montero, R. and Perez, R.</w:t>
            </w:r>
          </w:p>
        </w:tc>
        <w:tc>
          <w:tcPr>
            <w:tcW w:w="462" w:type="pct"/>
            <w:vAlign w:val="center"/>
          </w:tcPr>
          <w:p w14:paraId="6F54A895" w14:textId="12554221" w:rsidR="009A07A9" w:rsidRPr="000D7266" w:rsidRDefault="009A07A9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  <w:lang w:val="pt-BR"/>
              </w:rPr>
              <w:fldChar w:fldCharType="begin" w:fldLock="1"/>
            </w:r>
            <w:r w:rsidR="00C21728">
              <w:rPr>
                <w:szCs w:val="24"/>
                <w:lang w:val="pt-BR"/>
              </w:rPr>
              <w:instrText>ADDIN CSL_CITATION {"citationItems":[{"id":"ITEM-1","itemData":{"DOI":"10.1016/j.jcz.2019.09.007","ISSN":"00445231","author":[{"dropping-particle":"","family":"Perez","given":"Renata","non-dropping-particle":"","parse-names":false,"suffix":""},{"dropping-particle":"","family":"Borges-Martins","given":"Márcio","non-dropping-particle":"","parse-names":false,"suffix":""}],"container-title":"Zoologischer Anzeiger","id":"ITEM-1","issued":{"date-parts":[["2019","11"]]},"page":"124-141","title":"Integrative taxonomy of small worm lizards from Southern South America, with description of three new species (Amphisbaenia: Amphisbaenidae)","type":"article-journal","volume":"283"},"uris":["http://www.mendeley.com/documents/?uuid=064b964f-9085-4a76-9dd4-4d0d10043475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  <w:lang w:val="pt-BR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  <w:lang w:val="pt-BR"/>
              </w:rPr>
              <w:t>5</w:t>
            </w:r>
            <w:r w:rsidRPr="000D7266">
              <w:rPr>
                <w:szCs w:val="24"/>
                <w:lang w:val="pt-BR"/>
              </w:rPr>
              <w:fldChar w:fldCharType="end"/>
            </w:r>
          </w:p>
        </w:tc>
      </w:tr>
      <w:tr w:rsidR="00431422" w:rsidRPr="000D7266" w14:paraId="228DAF9D" w14:textId="77777777" w:rsidTr="002C1E44">
        <w:tc>
          <w:tcPr>
            <w:tcW w:w="1188" w:type="pct"/>
            <w:vAlign w:val="center"/>
          </w:tcPr>
          <w:p w14:paraId="75CA675A" w14:textId="566771FC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Amphisbaena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vermicularis</w:t>
            </w:r>
          </w:p>
        </w:tc>
        <w:tc>
          <w:tcPr>
            <w:tcW w:w="2050" w:type="pct"/>
            <w:vAlign w:val="center"/>
          </w:tcPr>
          <w:p w14:paraId="70EBD96F" w14:textId="69CB77AC" w:rsidR="00036E13" w:rsidRPr="000D7266" w:rsidRDefault="009A07A9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 xml:space="preserve">Inspection of specimens for sexual traits </w:t>
            </w:r>
            <w:r w:rsidR="003E1036">
              <w:rPr>
                <w:szCs w:val="24"/>
              </w:rPr>
              <w:t xml:space="preserve">(sex) </w:t>
            </w:r>
            <w:r w:rsidRPr="000D7266">
              <w:rPr>
                <w:szCs w:val="24"/>
              </w:rPr>
              <w:t>+ Minimum SVL of sexually mature specimens</w:t>
            </w:r>
            <w:r w:rsidR="003E1036">
              <w:rPr>
                <w:szCs w:val="24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23016D57" w14:textId="13879D93" w:rsidR="00036E13" w:rsidRPr="0015414C" w:rsidRDefault="00953AFF" w:rsidP="00431422">
            <w:pPr>
              <w:pStyle w:val="SMcaption"/>
              <w:jc w:val="center"/>
              <w:rPr>
                <w:szCs w:val="24"/>
                <w:lang w:val="pt-BR"/>
              </w:rPr>
            </w:pPr>
            <w:r w:rsidRPr="0015414C">
              <w:rPr>
                <w:szCs w:val="24"/>
                <w:lang w:val="pt-BR"/>
              </w:rPr>
              <w:t>Costa, H.C.</w:t>
            </w:r>
            <w:r w:rsidR="003A6252">
              <w:rPr>
                <w:szCs w:val="24"/>
                <w:lang w:val="pt-BR"/>
              </w:rPr>
              <w:t xml:space="preserve">, Passos, D.C., </w:t>
            </w:r>
            <w:r w:rsidR="0015414C" w:rsidRPr="0015414C">
              <w:rPr>
                <w:szCs w:val="24"/>
                <w:lang w:val="pt-BR"/>
              </w:rPr>
              <w:t>and Santo</w:t>
            </w:r>
            <w:r w:rsidR="0015414C">
              <w:rPr>
                <w:szCs w:val="24"/>
                <w:lang w:val="pt-BR"/>
              </w:rPr>
              <w:t>s L.C.</w:t>
            </w:r>
          </w:p>
        </w:tc>
        <w:tc>
          <w:tcPr>
            <w:tcW w:w="462" w:type="pct"/>
            <w:vAlign w:val="center"/>
          </w:tcPr>
          <w:p w14:paraId="08CC5962" w14:textId="15F94365" w:rsidR="00036E13" w:rsidRPr="000D7266" w:rsidRDefault="009A07A9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002/ece3.7023","ISSN":"2045-7758","author":[{"dropping-particle":"","family":"Guedes","given":"Jhonny J M","non-dropping-particle":"","parse-names":false,"suffix":""},{"dropping-particle":"","family":"Costa","given":"Henrique C","non-dropping-particle":"","parse-names":false,"suffix":""},{"dropping-particle":"","family":"Moura","given":"Mario R","non-dropping-particle":"","parse-names":false,"suffix":""}],"container-title":"Ecology and Evolution","id":"ITEM-1","issue":"24","issued":{"date-parts":[["2020","12","19"]]},"page":"14247-14255","title":"A new tale of lost tails: Correlates of tail breakage in the worm lizard &lt;i&gt;Amphisbaena vermicularis&lt;/i&gt;","type":"article-journal","volume":"10"},"uris":["http://www.mendeley.com/documents/?uuid=114db6e4-4126-4d7d-bff4-a0fa78df3817"]}],"mendeley":{"formattedCitation":"&lt;sup&gt;4&lt;/sup&gt;","plainTextFormattedCitation":"4","previouslyFormattedCitation":"&lt;sup&gt;3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C21728" w:rsidRPr="00C21728">
              <w:rPr>
                <w:noProof/>
                <w:szCs w:val="24"/>
                <w:vertAlign w:val="superscript"/>
              </w:rPr>
              <w:t>4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4001CECE" w14:textId="77777777" w:rsidTr="005767F2">
        <w:tc>
          <w:tcPr>
            <w:tcW w:w="1188" w:type="pct"/>
            <w:tcBorders>
              <w:bottom w:val="single" w:sz="4" w:space="0" w:color="auto"/>
            </w:tcBorders>
            <w:vAlign w:val="center"/>
          </w:tcPr>
          <w:p w14:paraId="39DF7443" w14:textId="77777777" w:rsidR="00431422" w:rsidRPr="000D7266" w:rsidRDefault="00431422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Cynisca leucura</w:t>
            </w:r>
          </w:p>
        </w:tc>
        <w:tc>
          <w:tcPr>
            <w:tcW w:w="2050" w:type="pct"/>
            <w:tcBorders>
              <w:bottom w:val="single" w:sz="4" w:space="0" w:color="auto"/>
            </w:tcBorders>
            <w:vAlign w:val="center"/>
          </w:tcPr>
          <w:p w14:paraId="4C7C0029" w14:textId="77777777" w:rsidR="00431422" w:rsidRPr="000D7266" w:rsidRDefault="00431422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</w:t>
            </w:r>
          </w:p>
        </w:tc>
        <w:tc>
          <w:tcPr>
            <w:tcW w:w="1300" w:type="pct"/>
            <w:tcBorders>
              <w:bottom w:val="single" w:sz="4" w:space="0" w:color="auto"/>
            </w:tcBorders>
            <w:vAlign w:val="center"/>
          </w:tcPr>
          <w:p w14:paraId="4C1F0C38" w14:textId="77777777" w:rsidR="00431422" w:rsidRPr="000D7266" w:rsidRDefault="00431422" w:rsidP="000870FD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  <w:lang w:val="pt-BR"/>
              </w:rPr>
              <w:t>Santos, L.C.</w:t>
            </w:r>
          </w:p>
        </w:tc>
        <w:tc>
          <w:tcPr>
            <w:tcW w:w="462" w:type="pct"/>
            <w:tcBorders>
              <w:bottom w:val="single" w:sz="4" w:space="0" w:color="auto"/>
            </w:tcBorders>
            <w:vAlign w:val="center"/>
          </w:tcPr>
          <w:p w14:paraId="5E24ACB0" w14:textId="3549FB3E" w:rsidR="00431422" w:rsidRPr="000D7266" w:rsidRDefault="00431422" w:rsidP="000870FD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Santos","given":"Lívia C","non-dropping-particle":"","parse-names":false,"suffix":""}],"id":"ITEM-1","issued":{"date-parts":[["2013"]]},"number-of-pages":"260","publisher":"Universidade de São Paulo","title":"Biologia reprodutiva comparada de Amphisbaenidae (Squamata, Amphisbaenia) do Brasil","type":"thesis"},"uris":["http://www.mendeley.com/documents/?uuid=be5dab9e-ecda-4609-9c39-13f390e7f3a0"]}],"mendeley":{"formattedCitation":"&lt;sup&gt;1&lt;/sup&gt;","plainTextFormattedCitation":"1","previouslyFormattedCitation":"&lt;sup&gt;4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C21728" w:rsidRPr="00C21728">
              <w:rPr>
                <w:noProof/>
                <w:szCs w:val="24"/>
                <w:vertAlign w:val="superscript"/>
              </w:rPr>
              <w:t>1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2F7405A2" w14:textId="77777777" w:rsidTr="005767F2">
        <w:tc>
          <w:tcPr>
            <w:tcW w:w="1188" w:type="pct"/>
            <w:shd w:val="clear" w:color="auto" w:fill="F2F2F2" w:themeFill="background1" w:themeFillShade="F2"/>
            <w:vAlign w:val="center"/>
          </w:tcPr>
          <w:p w14:paraId="6A1CACFC" w14:textId="0D1BFCEF" w:rsidR="00431422" w:rsidRPr="000D7266" w:rsidRDefault="00431422" w:rsidP="002C1E44">
            <w:pPr>
              <w:pStyle w:val="SMcaption"/>
              <w:rPr>
                <w:b/>
                <w:bCs/>
                <w:i/>
                <w:iCs/>
                <w:color w:val="000000"/>
                <w:szCs w:val="24"/>
              </w:rPr>
            </w:pPr>
            <w:r w:rsidRPr="000D7266">
              <w:rPr>
                <w:b/>
                <w:bCs/>
                <w:i/>
                <w:iCs/>
                <w:color w:val="000000"/>
                <w:szCs w:val="24"/>
              </w:rPr>
              <w:t>Snakes</w:t>
            </w:r>
          </w:p>
        </w:tc>
        <w:tc>
          <w:tcPr>
            <w:tcW w:w="2050" w:type="pct"/>
            <w:shd w:val="clear" w:color="auto" w:fill="F2F2F2" w:themeFill="background1" w:themeFillShade="F2"/>
            <w:vAlign w:val="center"/>
          </w:tcPr>
          <w:p w14:paraId="69252C44" w14:textId="77777777" w:rsidR="00431422" w:rsidRPr="000D7266" w:rsidRDefault="00431422" w:rsidP="000870FD">
            <w:pPr>
              <w:pStyle w:val="SMcaption"/>
              <w:rPr>
                <w:szCs w:val="24"/>
              </w:rPr>
            </w:pPr>
          </w:p>
        </w:tc>
        <w:tc>
          <w:tcPr>
            <w:tcW w:w="1300" w:type="pct"/>
            <w:shd w:val="clear" w:color="auto" w:fill="F2F2F2" w:themeFill="background1" w:themeFillShade="F2"/>
            <w:vAlign w:val="center"/>
          </w:tcPr>
          <w:p w14:paraId="52201C0C" w14:textId="77777777" w:rsidR="00431422" w:rsidRPr="000D7266" w:rsidRDefault="00431422" w:rsidP="000870FD">
            <w:pPr>
              <w:pStyle w:val="SMcaption"/>
              <w:jc w:val="center"/>
              <w:rPr>
                <w:szCs w:val="24"/>
                <w:lang w:val="pt-BR"/>
              </w:rPr>
            </w:pPr>
          </w:p>
        </w:tc>
        <w:tc>
          <w:tcPr>
            <w:tcW w:w="462" w:type="pct"/>
            <w:shd w:val="clear" w:color="auto" w:fill="F2F2F2" w:themeFill="background1" w:themeFillShade="F2"/>
            <w:vAlign w:val="center"/>
          </w:tcPr>
          <w:p w14:paraId="34E0CF0D" w14:textId="77777777" w:rsidR="00431422" w:rsidRPr="000D7266" w:rsidRDefault="00431422" w:rsidP="000870FD">
            <w:pPr>
              <w:pStyle w:val="SMcaption"/>
              <w:jc w:val="center"/>
              <w:rPr>
                <w:szCs w:val="24"/>
              </w:rPr>
            </w:pPr>
          </w:p>
        </w:tc>
      </w:tr>
      <w:tr w:rsidR="00251356" w:rsidRPr="000D7266" w14:paraId="74036C6F" w14:textId="77777777" w:rsidTr="002C1E44">
        <w:tc>
          <w:tcPr>
            <w:tcW w:w="1188" w:type="pct"/>
            <w:vAlign w:val="center"/>
          </w:tcPr>
          <w:p w14:paraId="33DADAF6" w14:textId="77777777" w:rsidR="007F090E" w:rsidRPr="000D7266" w:rsidRDefault="007F090E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Chironius bicarinatus</w:t>
            </w:r>
          </w:p>
        </w:tc>
        <w:tc>
          <w:tcPr>
            <w:tcW w:w="2050" w:type="pct"/>
            <w:vAlign w:val="center"/>
          </w:tcPr>
          <w:p w14:paraId="6E0ECFBA" w14:textId="12E523DA" w:rsidR="007F090E" w:rsidRPr="000D7266" w:rsidRDefault="0015414C" w:rsidP="000870FD">
            <w:pPr>
              <w:pStyle w:val="SMcaption"/>
              <w:rPr>
                <w:szCs w:val="24"/>
              </w:rPr>
            </w:pPr>
            <w:r>
              <w:t xml:space="preserve">Inspection of specimens for sexual traits (sex) + </w:t>
            </w:r>
            <w:r>
              <w:rPr>
                <w:color w:val="000000"/>
                <w:szCs w:val="24"/>
              </w:rPr>
              <w:t>Minimum SVL of sexually mature specimens of the close</w:t>
            </w:r>
            <w:r w:rsidR="003A6252">
              <w:rPr>
                <w:color w:val="000000"/>
                <w:szCs w:val="24"/>
              </w:rPr>
              <w:t>ly</w:t>
            </w:r>
            <w:r>
              <w:rPr>
                <w:color w:val="000000"/>
                <w:szCs w:val="24"/>
              </w:rPr>
              <w:t xml:space="preserve">-related species </w:t>
            </w:r>
            <w:r>
              <w:rPr>
                <w:i/>
                <w:color w:val="000000"/>
                <w:szCs w:val="24"/>
              </w:rPr>
              <w:t>C. quadricarinatus</w:t>
            </w:r>
            <w:r>
              <w:rPr>
                <w:iCs/>
                <w:color w:val="000000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494413E5" w14:textId="43BCE922" w:rsidR="007F090E" w:rsidRPr="000D7266" w:rsidRDefault="0015414C" w:rsidP="00431422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Mol, R. and </w:t>
            </w:r>
            <w:r w:rsidR="00F26038" w:rsidRPr="00E507F7">
              <w:rPr>
                <w:szCs w:val="24"/>
              </w:rPr>
              <w:t>Sudr</w:t>
            </w:r>
            <w:r w:rsidR="00F26038">
              <w:rPr>
                <w:szCs w:val="24"/>
              </w:rPr>
              <w:t>é</w:t>
            </w:r>
            <w:r w:rsidR="00F26038" w:rsidRPr="00E507F7">
              <w:rPr>
                <w:szCs w:val="24"/>
              </w:rPr>
              <w:t>, V.</w:t>
            </w:r>
          </w:p>
        </w:tc>
        <w:tc>
          <w:tcPr>
            <w:tcW w:w="462" w:type="pct"/>
            <w:vAlign w:val="center"/>
          </w:tcPr>
          <w:p w14:paraId="53BC25D0" w14:textId="34C76BEF" w:rsidR="007F090E" w:rsidRPr="000D7266" w:rsidRDefault="007F090E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63/017353710X518423","ISSN":"0173-5373","author":[{"dropping-particle":"","family":"Pinto","given":"Roberta R","non-dropping-particle":"","parse-names":false,"suffix":""},{"dropping-particle":"V","family":"Marques","given":"Otavio A","non-dropping-particle":"","parse-names":false,"suffix":""},{"dropping-particle":"","family":"Fernandes","given":"Ronaldo","non-dropping-particle":"","parse-names":false,"suffix":""}],"container-title":"Amphibia-Reptilia","id":"ITEM-1","issue":"4","issued":{"date-parts":[["2010"]]},"page":"463-473","title":"Reproductive biology of two sympatric colubrid snakes, &lt;i&gt;Chironius flavolineatus&lt;/i&gt; and &lt;i&gt;Chironius quadricarinatus&lt;/i&gt;, from the Brazilian Cerrado domain","type":"article-journal","volume":"31"},"uris":["http://www.mendeley.com/documents/?uuid=9b2da451-ab31-4e5f-a93a-76cf2c13ef56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6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251356" w:rsidRPr="000D7266" w14:paraId="56B1C402" w14:textId="77777777" w:rsidTr="002C1E44">
        <w:tc>
          <w:tcPr>
            <w:tcW w:w="1188" w:type="pct"/>
            <w:vAlign w:val="center"/>
          </w:tcPr>
          <w:p w14:paraId="4263D04A" w14:textId="77777777" w:rsidR="007F090E" w:rsidRPr="000D7266" w:rsidRDefault="007F090E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lastRenderedPageBreak/>
              <w:t>Chironius carinatus</w:t>
            </w:r>
          </w:p>
        </w:tc>
        <w:tc>
          <w:tcPr>
            <w:tcW w:w="2050" w:type="pct"/>
            <w:vAlign w:val="center"/>
          </w:tcPr>
          <w:p w14:paraId="0A3A8B5E" w14:textId="55608D21" w:rsidR="007F090E" w:rsidRPr="000D7266" w:rsidRDefault="0015414C" w:rsidP="000870FD">
            <w:pPr>
              <w:pStyle w:val="SMcaption"/>
              <w:rPr>
                <w:szCs w:val="24"/>
              </w:rPr>
            </w:pPr>
            <w:r>
              <w:t xml:space="preserve">Inspection of specimens for sexual traits (sex) + </w:t>
            </w:r>
            <w:r>
              <w:rPr>
                <w:color w:val="000000"/>
                <w:szCs w:val="24"/>
              </w:rPr>
              <w:t>Minimum SVL of sexually mature specimens of the close</w:t>
            </w:r>
            <w:r w:rsidR="003A6252">
              <w:rPr>
                <w:color w:val="000000"/>
                <w:szCs w:val="24"/>
              </w:rPr>
              <w:t>ly</w:t>
            </w:r>
            <w:r>
              <w:rPr>
                <w:color w:val="000000"/>
                <w:szCs w:val="24"/>
              </w:rPr>
              <w:t xml:space="preserve">-related species </w:t>
            </w:r>
            <w:r>
              <w:rPr>
                <w:i/>
                <w:color w:val="000000"/>
                <w:szCs w:val="24"/>
              </w:rPr>
              <w:t>C. quadricarinatus</w:t>
            </w:r>
            <w:r>
              <w:rPr>
                <w:iCs/>
                <w:color w:val="000000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03013885" w14:textId="44505FB0" w:rsidR="007F090E" w:rsidRPr="000D7266" w:rsidRDefault="00F26038" w:rsidP="00431422">
            <w:pPr>
              <w:pStyle w:val="SMcaption"/>
              <w:jc w:val="center"/>
              <w:rPr>
                <w:szCs w:val="24"/>
              </w:rPr>
            </w:pPr>
            <w:r w:rsidRPr="00E507F7">
              <w:rPr>
                <w:szCs w:val="24"/>
              </w:rPr>
              <w:t>Sudr</w:t>
            </w:r>
            <w:r>
              <w:rPr>
                <w:szCs w:val="24"/>
              </w:rPr>
              <w:t>é</w:t>
            </w:r>
            <w:r w:rsidRPr="00E507F7">
              <w:rPr>
                <w:szCs w:val="24"/>
              </w:rPr>
              <w:t>, V.</w:t>
            </w:r>
          </w:p>
        </w:tc>
        <w:tc>
          <w:tcPr>
            <w:tcW w:w="462" w:type="pct"/>
            <w:vAlign w:val="center"/>
          </w:tcPr>
          <w:p w14:paraId="60E1EF9A" w14:textId="2FC43126" w:rsidR="007F090E" w:rsidRPr="000D7266" w:rsidRDefault="007F090E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63/017353710X518423","ISSN":"0173-5373","author":[{"dropping-particle":"","family":"Pinto","given":"Roberta R","non-dropping-particle":"","parse-names":false,"suffix":""},{"dropping-particle":"V","family":"Marques","given":"Otavio A","non-dropping-particle":"","parse-names":false,"suffix":""},{"dropping-particle":"","family":"Fernandes","given":"Ronaldo","non-dropping-particle":"","parse-names":false,"suffix":""}],"container-title":"Amphibia-Reptilia","id":"ITEM-1","issue":"4","issued":{"date-parts":[["2010"]]},"page":"463-473","title":"Reproductive biology of two sympatric colubrid snakes, &lt;i&gt;Chironius flavolineatus&lt;/i&gt; and &lt;i&gt;Chironius quadricarinatus&lt;/i&gt;, from the Brazilian Cerrado domain","type":"article-journal","volume":"31"},"uris":["http://www.mendeley.com/documents/?uuid=9b2da451-ab31-4e5f-a93a-76cf2c13ef56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6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0D7266" w:rsidRPr="000D7266" w14:paraId="107C126C" w14:textId="77777777" w:rsidTr="002C1E44">
        <w:tc>
          <w:tcPr>
            <w:tcW w:w="1188" w:type="pct"/>
            <w:vAlign w:val="center"/>
          </w:tcPr>
          <w:p w14:paraId="74814073" w14:textId="0D159542" w:rsidR="000D7266" w:rsidRPr="00E507F7" w:rsidRDefault="000D7266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color w:val="000000"/>
                <w:szCs w:val="24"/>
              </w:rPr>
            </w:pPr>
            <w:r w:rsidRPr="00E507F7">
              <w:rPr>
                <w:i/>
                <w:iCs/>
                <w:color w:val="000000"/>
                <w:szCs w:val="24"/>
              </w:rPr>
              <w:t>Chironius gouveai</w:t>
            </w:r>
          </w:p>
        </w:tc>
        <w:tc>
          <w:tcPr>
            <w:tcW w:w="2050" w:type="pct"/>
            <w:vAlign w:val="center"/>
          </w:tcPr>
          <w:p w14:paraId="1D9269ED" w14:textId="18AD0AB1" w:rsidR="00E507F7" w:rsidRPr="00F26038" w:rsidRDefault="0015414C" w:rsidP="00172D2C">
            <w:pPr>
              <w:pStyle w:val="SMcaption"/>
              <w:rPr>
                <w:szCs w:val="24"/>
              </w:rPr>
            </w:pPr>
            <w:r>
              <w:t xml:space="preserve">Inspection of specimens for sexual traits (sex) + </w:t>
            </w:r>
            <w:r>
              <w:rPr>
                <w:color w:val="000000"/>
                <w:szCs w:val="24"/>
              </w:rPr>
              <w:t>Minimum SVL of sexually mature specimens of the close</w:t>
            </w:r>
            <w:r w:rsidR="003A6252">
              <w:rPr>
                <w:color w:val="000000"/>
                <w:szCs w:val="24"/>
              </w:rPr>
              <w:t>ly</w:t>
            </w:r>
            <w:r>
              <w:rPr>
                <w:color w:val="000000"/>
                <w:szCs w:val="24"/>
              </w:rPr>
              <w:t xml:space="preserve">-related species </w:t>
            </w:r>
            <w:r>
              <w:rPr>
                <w:i/>
                <w:color w:val="000000"/>
                <w:szCs w:val="24"/>
              </w:rPr>
              <w:t>C. quadricarinatus</w:t>
            </w:r>
            <w:r>
              <w:rPr>
                <w:iCs/>
                <w:color w:val="000000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14F65D2D" w14:textId="1E3C49D2" w:rsidR="000D7266" w:rsidRPr="00E507F7" w:rsidRDefault="00E507F7" w:rsidP="00431422">
            <w:pPr>
              <w:pStyle w:val="SMcaption"/>
              <w:jc w:val="center"/>
              <w:rPr>
                <w:szCs w:val="24"/>
              </w:rPr>
            </w:pPr>
            <w:r w:rsidRPr="00E507F7">
              <w:rPr>
                <w:szCs w:val="24"/>
              </w:rPr>
              <w:t>Sudr</w:t>
            </w:r>
            <w:r w:rsidR="00F26038">
              <w:rPr>
                <w:szCs w:val="24"/>
              </w:rPr>
              <w:t>é</w:t>
            </w:r>
            <w:r w:rsidRPr="00E507F7">
              <w:rPr>
                <w:szCs w:val="24"/>
              </w:rPr>
              <w:t>, V.</w:t>
            </w:r>
          </w:p>
        </w:tc>
        <w:tc>
          <w:tcPr>
            <w:tcW w:w="462" w:type="pct"/>
            <w:vAlign w:val="center"/>
          </w:tcPr>
          <w:p w14:paraId="4A61440A" w14:textId="61EB6F6F" w:rsidR="000D7266" w:rsidRPr="000D7266" w:rsidRDefault="000D7266" w:rsidP="000870FD">
            <w:pPr>
              <w:pStyle w:val="SMcaption"/>
              <w:jc w:val="center"/>
              <w:rPr>
                <w:szCs w:val="24"/>
              </w:rPr>
            </w:pPr>
            <w:r w:rsidRPr="00E507F7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63/017353710X518423","ISSN":"0173-5373","author":[{"dropping-particle":"","family":"Pinto","given":"Roberta R","non-dropping-particle":"","parse-names":false,"suffix":""},{"dropping-particle":"V","family":"Marques","given":"Otavio A","non-dropping-particle":"","parse-names":false,"suffix":""},{"dropping-particle":"","family":"Fernandes","given":"Ronaldo","non-dropping-particle":"","parse-names":false,"suffix":""}],"container-title":"Amphibia-Reptilia","id":"ITEM-1","issue":"4","issued":{"date-parts":[["2010"]]},"page":"463-473","title":"Reproductive biology of two sympatric colubrid snakes, &lt;i&gt;Chironius flavolineatus&lt;/i&gt; and &lt;i&gt;Chironius quadricarinatus&lt;/i&gt;, from the Brazilian Cerrado domain","type":"article-journal","volume":"31"},"uris":["http://www.mendeley.com/documents/?uuid=9b2da451-ab31-4e5f-a93a-76cf2c13ef56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Pr="00E507F7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6</w:t>
            </w:r>
            <w:r w:rsidRPr="00E507F7">
              <w:rPr>
                <w:szCs w:val="24"/>
              </w:rPr>
              <w:fldChar w:fldCharType="end"/>
            </w:r>
          </w:p>
        </w:tc>
      </w:tr>
      <w:tr w:rsidR="00826232" w:rsidRPr="000D7266" w14:paraId="4BBBCC36" w14:textId="77777777" w:rsidTr="002C1E44">
        <w:tc>
          <w:tcPr>
            <w:tcW w:w="1188" w:type="pct"/>
            <w:vAlign w:val="center"/>
          </w:tcPr>
          <w:p w14:paraId="0043168E" w14:textId="6AAFF440" w:rsidR="00826232" w:rsidRPr="000D7266" w:rsidRDefault="00826232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Chironius</w:t>
            </w:r>
            <w:r w:rsidR="00BE38C4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maculoventris</w:t>
            </w:r>
          </w:p>
        </w:tc>
        <w:tc>
          <w:tcPr>
            <w:tcW w:w="2050" w:type="pct"/>
            <w:vAlign w:val="center"/>
          </w:tcPr>
          <w:p w14:paraId="28C4F1B8" w14:textId="6113B37B" w:rsidR="00826232" w:rsidRPr="000D7266" w:rsidRDefault="0015414C" w:rsidP="000870FD">
            <w:pPr>
              <w:pStyle w:val="SMcaption"/>
              <w:rPr>
                <w:szCs w:val="24"/>
              </w:rPr>
            </w:pPr>
            <w:r>
              <w:t xml:space="preserve">Inspection of specimens for sexual traits (sex) + </w:t>
            </w:r>
            <w:r>
              <w:rPr>
                <w:color w:val="000000"/>
                <w:szCs w:val="24"/>
              </w:rPr>
              <w:t>Minimum SVL of sexually mature specimens of the close</w:t>
            </w:r>
            <w:r w:rsidR="003A6252">
              <w:rPr>
                <w:color w:val="000000"/>
                <w:szCs w:val="24"/>
              </w:rPr>
              <w:t>ly</w:t>
            </w:r>
            <w:r>
              <w:rPr>
                <w:color w:val="000000"/>
                <w:szCs w:val="24"/>
              </w:rPr>
              <w:t xml:space="preserve">-related species </w:t>
            </w:r>
            <w:r>
              <w:rPr>
                <w:i/>
                <w:color w:val="000000"/>
                <w:szCs w:val="24"/>
              </w:rPr>
              <w:t>C. quadricarinatus</w:t>
            </w:r>
            <w:r>
              <w:rPr>
                <w:iCs/>
                <w:color w:val="000000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2679F929" w14:textId="5A73B488" w:rsidR="00826232" w:rsidRPr="000D7266" w:rsidRDefault="00F26038" w:rsidP="00431422">
            <w:pPr>
              <w:pStyle w:val="SMcaption"/>
              <w:jc w:val="center"/>
              <w:rPr>
                <w:szCs w:val="24"/>
              </w:rPr>
            </w:pPr>
            <w:r w:rsidRPr="00E507F7">
              <w:rPr>
                <w:szCs w:val="24"/>
              </w:rPr>
              <w:t>Sudr</w:t>
            </w:r>
            <w:r>
              <w:rPr>
                <w:szCs w:val="24"/>
              </w:rPr>
              <w:t>é</w:t>
            </w:r>
            <w:r w:rsidRPr="00E507F7">
              <w:rPr>
                <w:szCs w:val="24"/>
              </w:rPr>
              <w:t>, V.</w:t>
            </w:r>
          </w:p>
        </w:tc>
        <w:tc>
          <w:tcPr>
            <w:tcW w:w="462" w:type="pct"/>
            <w:vAlign w:val="center"/>
          </w:tcPr>
          <w:p w14:paraId="30586F8A" w14:textId="0ADB1F16" w:rsidR="00826232" w:rsidRPr="000D7266" w:rsidRDefault="00431422" w:rsidP="000870FD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63/017353710X518423","ISSN":"0173-5373","author":[{"dropping-particle":"","family":"Pinto","given":"Roberta R","non-dropping-particle":"","parse-names":false,"suffix":""},{"dropping-particle":"V","family":"Marques","given":"Otavio A","non-dropping-particle":"","parse-names":false,"suffix":""},{"dropping-particle":"","family":"Fernandes","given":"Ronaldo","non-dropping-particle":"","parse-names":false,"suffix":""}],"container-title":"Amphibia-Reptilia","id":"ITEM-1","issue":"4","issued":{"date-parts":[["2010"]]},"page":"463-473","title":"Reproductive biology of two sympatric colubrid snakes, &lt;i&gt;Chironius flavolineatus&lt;/i&gt; and &lt;i&gt;Chironius quadricarinatus&lt;/i&gt;, from the Brazilian Cerrado domain","type":"article-journal","volume":"31"},"uris":["http://www.mendeley.com/documents/?uuid=9b2da451-ab31-4e5f-a93a-76cf2c13ef56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6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251356" w:rsidRPr="000D7266" w14:paraId="4575D81B" w14:textId="77777777" w:rsidTr="002C1E44">
        <w:tc>
          <w:tcPr>
            <w:tcW w:w="1188" w:type="pct"/>
            <w:vAlign w:val="center"/>
          </w:tcPr>
          <w:p w14:paraId="7CB96221" w14:textId="77777777" w:rsidR="007F090E" w:rsidRPr="000D7266" w:rsidRDefault="007F090E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Chironius quadricarinatus</w:t>
            </w:r>
          </w:p>
        </w:tc>
        <w:tc>
          <w:tcPr>
            <w:tcW w:w="2050" w:type="pct"/>
            <w:vAlign w:val="center"/>
          </w:tcPr>
          <w:p w14:paraId="6EF69148" w14:textId="3A60A7D1" w:rsidR="007F090E" w:rsidRPr="000D7266" w:rsidRDefault="00F26038" w:rsidP="000870FD">
            <w:pPr>
              <w:pStyle w:val="SMcaption"/>
              <w:rPr>
                <w:szCs w:val="24"/>
              </w:rPr>
            </w:pPr>
            <w:r w:rsidRPr="00E507F7">
              <w:rPr>
                <w:szCs w:val="24"/>
              </w:rPr>
              <w:t>Inspection of specimens for sexual traits</w:t>
            </w:r>
            <w:r>
              <w:rPr>
                <w:szCs w:val="24"/>
              </w:rPr>
              <w:t xml:space="preserve"> (sex) + </w:t>
            </w:r>
            <w:r w:rsidRPr="000D7266">
              <w:rPr>
                <w:szCs w:val="24"/>
              </w:rPr>
              <w:t>Minimum SVL of sexually mature specimens</w:t>
            </w:r>
            <w:r>
              <w:rPr>
                <w:szCs w:val="24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04307CC2" w14:textId="4DC8DEB2" w:rsidR="007F090E" w:rsidRPr="000D7266" w:rsidRDefault="0015414C" w:rsidP="00431422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Mol, R. and </w:t>
            </w:r>
            <w:r w:rsidR="00F26038" w:rsidRPr="00E507F7">
              <w:rPr>
                <w:szCs w:val="24"/>
              </w:rPr>
              <w:t>Sudr</w:t>
            </w:r>
            <w:r w:rsidR="00F26038">
              <w:rPr>
                <w:szCs w:val="24"/>
              </w:rPr>
              <w:t>é</w:t>
            </w:r>
            <w:r w:rsidR="00F26038" w:rsidRPr="00E507F7">
              <w:rPr>
                <w:szCs w:val="24"/>
              </w:rPr>
              <w:t>, V.</w:t>
            </w:r>
          </w:p>
        </w:tc>
        <w:tc>
          <w:tcPr>
            <w:tcW w:w="462" w:type="pct"/>
            <w:vAlign w:val="center"/>
          </w:tcPr>
          <w:p w14:paraId="532ECCDB" w14:textId="31875B58" w:rsidR="007F090E" w:rsidRPr="000D7266" w:rsidRDefault="007F090E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63/017353710X518423","ISSN":"0173-5373","author":[{"dropping-particle":"","family":"Pinto","given":"Roberta R","non-dropping-particle":"","parse-names":false,"suffix":""},{"dropping-particle":"V","family":"Marques","given":"Otavio A","non-dropping-particle":"","parse-names":false,"suffix":""},{"dropping-particle":"","family":"Fernandes","given":"Ronaldo","non-dropping-particle":"","parse-names":false,"suffix":""}],"container-title":"Amphibia-Reptilia","id":"ITEM-1","issue":"4","issued":{"date-parts":[["2010"]]},"page":"463-473","title":"Reproductive biology of two sympatric colubrid snakes, &lt;i&gt;Chironius flavolineatus&lt;/i&gt; and &lt;i&gt;Chironius quadricarinatus&lt;/i&gt;, from the Brazilian Cerrado domain","type":"article-journal","volume":"31"},"uris":["http://www.mendeley.com/documents/?uuid=9b2da451-ab31-4e5f-a93a-76cf2c13ef56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6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251356" w:rsidRPr="000D7266" w14:paraId="283CBE93" w14:textId="77777777" w:rsidTr="002C1E44">
        <w:tc>
          <w:tcPr>
            <w:tcW w:w="1188" w:type="pct"/>
            <w:vAlign w:val="center"/>
          </w:tcPr>
          <w:p w14:paraId="54F068E3" w14:textId="77777777" w:rsidR="007F090E" w:rsidRPr="000D7266" w:rsidRDefault="007F090E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Corallus hortulanus</w:t>
            </w:r>
          </w:p>
        </w:tc>
        <w:tc>
          <w:tcPr>
            <w:tcW w:w="2050" w:type="pct"/>
            <w:vAlign w:val="center"/>
          </w:tcPr>
          <w:p w14:paraId="25F4A794" w14:textId="77777777" w:rsidR="007F090E" w:rsidRPr="000D7266" w:rsidRDefault="007F090E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35CDADCF" w14:textId="35A1F056" w:rsidR="007F090E" w:rsidRPr="000D7266" w:rsidRDefault="003A6252" w:rsidP="00431422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>Passos, P.</w:t>
            </w:r>
          </w:p>
        </w:tc>
        <w:tc>
          <w:tcPr>
            <w:tcW w:w="462" w:type="pct"/>
            <w:vAlign w:val="center"/>
          </w:tcPr>
          <w:p w14:paraId="2E91BE42" w14:textId="3793A2DD" w:rsidR="007F090E" w:rsidRPr="000D7266" w:rsidRDefault="007F090E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Henderson","given":"Robert W","non-dropping-particle":"","parse-names":false,"suffix":""}],"id":"ITEM-1","issued":{"date-parts":[["2002"]]},"number-of-pages":"197","publisher":"Krieger Publisher","publisher-place":"Malabar, FL","title":"Neotropical Treeboa's: Natural History of the Common &lt;i&gt;Corallus hortulanus&lt;/i&gt; Complex","type":"book"},"uris":["http://www.mendeley.com/documents/?uuid=44b2e9c5-5c47-4dcf-93c7-9379ea4ab199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7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251356" w:rsidRPr="000D7266" w14:paraId="7E7CA820" w14:textId="77777777" w:rsidTr="002C1E44">
        <w:tc>
          <w:tcPr>
            <w:tcW w:w="1188" w:type="pct"/>
            <w:vAlign w:val="center"/>
          </w:tcPr>
          <w:p w14:paraId="18C46CD9" w14:textId="77777777" w:rsidR="007F090E" w:rsidRPr="000D7266" w:rsidRDefault="007F090E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Dendrophidion dendrophis</w:t>
            </w:r>
          </w:p>
        </w:tc>
        <w:tc>
          <w:tcPr>
            <w:tcW w:w="2050" w:type="pct"/>
            <w:vAlign w:val="center"/>
          </w:tcPr>
          <w:p w14:paraId="429073EF" w14:textId="77777777" w:rsidR="007F090E" w:rsidRPr="000D7266" w:rsidRDefault="007F090E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 Minimum SVL of sexually mature specimens</w:t>
            </w:r>
          </w:p>
        </w:tc>
        <w:tc>
          <w:tcPr>
            <w:tcW w:w="1300" w:type="pct"/>
            <w:vAlign w:val="center"/>
          </w:tcPr>
          <w:p w14:paraId="3ABC6D05" w14:textId="72C395C7" w:rsidR="007F090E" w:rsidRPr="003A6252" w:rsidRDefault="002C1E44" w:rsidP="00431422">
            <w:pPr>
              <w:pStyle w:val="SMcaption"/>
              <w:jc w:val="center"/>
              <w:rPr>
                <w:szCs w:val="24"/>
                <w:lang w:val="pt-BR"/>
              </w:rPr>
            </w:pPr>
            <w:r w:rsidRPr="003A6252">
              <w:rPr>
                <w:szCs w:val="24"/>
                <w:lang w:val="pt-BR"/>
              </w:rPr>
              <w:t>Dourado, A.</w:t>
            </w:r>
            <w:r w:rsidR="003A6252" w:rsidRPr="003A6252">
              <w:rPr>
                <w:szCs w:val="24"/>
                <w:lang w:val="pt-BR"/>
              </w:rPr>
              <w:t xml:space="preserve">, Passos, P., </w:t>
            </w:r>
            <w:r w:rsidRPr="003A6252">
              <w:rPr>
                <w:szCs w:val="24"/>
                <w:lang w:val="pt-BR"/>
              </w:rPr>
              <w:t xml:space="preserve">and </w:t>
            </w:r>
            <w:r w:rsidR="007F090E" w:rsidRPr="003A6252">
              <w:rPr>
                <w:szCs w:val="24"/>
                <w:lang w:val="pt-BR"/>
              </w:rPr>
              <w:t>Prudente, A. L. C.</w:t>
            </w:r>
          </w:p>
        </w:tc>
        <w:tc>
          <w:tcPr>
            <w:tcW w:w="462" w:type="pct"/>
            <w:vAlign w:val="center"/>
          </w:tcPr>
          <w:p w14:paraId="69AF2072" w14:textId="45C7F055" w:rsidR="007F090E" w:rsidRPr="000D7266" w:rsidRDefault="007F090E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2994/1808-9798(2007)2[53:MRBADO]2.0.CO;2","author":[{"dropping-particle":"","family":"Prudente","given":"A L C","non-dropping-particle":"","parse-names":false,"suffix":""},{"dropping-particle":"","family":"Maschio","given":"G F","non-dropping-particle":"","parse-names":false,"suffix":""},{"dropping-particle":"","family":"Yamashina","given":"C E","non-dropping-particle":"","parse-names":false,"suffix":""},{"dropping-particle":"","family":"Santos-Costa","given":"M C","non-dropping-particle":"","parse-names":false,"suffix":""}],"container-title":"South American Journal of Herpetology","id":"ITEM-1","issue":"1","issued":{"date-parts":[["2007"]]},"page":"53-58","title":"Morphology, reproductive biology and diet of &lt;i&gt;Dendrophidion dendrophis&lt;/i&gt; (Schlegel, 1837)(Serpentes, Colubridae) in Brazilian Amazon","type":"article-journal","volume":"2"},"uris":["http://www.mendeley.com/documents/?uuid=a48a5ff3-6eb0-4919-a390-15b66bdc4909"]},{"id":"ITEM-2","itemData":{"DOI":"10.1643/CH-12-008","ISSN":"0045-8511","author":[{"dropping-particle":"","family":"Dourado","given":"Ângelo C M","non-dropping-particle":"","parse-names":false,"suffix":""},{"dropping-particle":"","family":"Oliveira","given":"Leonardo","non-dropping-particle":"","parse-names":false,"suffix":""},{"dropping-particle":"","family":"Prudente","given":"Ana L C","non-dropping-particle":"","parse-names":false,"suffix":""}],"container-title":"Copeia","id":"ITEM-2","issue":"1","issued":{"date-parts":[["2013","3","27"]]},"page":"132-141","title":"Pseudoautotomy in &lt;i&gt;Dendrophidion dendrophis&lt;/i&gt; and &lt;i&gt;Mastigodryas bifossatus&lt;/i&gt; (Serpentes: Colubridae): Tail Morphology and Breakage Frequency","type":"article-journal","volume":"2013"},"uris":["http://www.mendeley.com/documents/?uuid=4e07a4b5-9d33-4ec7-b489-0cdfe6424162"]}],"mendeley":{"formattedCitation":"&lt;sup&gt;8,9&lt;/sup&gt;","plainTextFormattedCitation":"8,9","previouslyFormattedCitation":"&lt;sup&gt;8,9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8,9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826232" w:rsidRPr="000D7266" w14:paraId="027680AF" w14:textId="77777777" w:rsidTr="002C1E44">
        <w:tc>
          <w:tcPr>
            <w:tcW w:w="1188" w:type="pct"/>
            <w:vAlign w:val="center"/>
          </w:tcPr>
          <w:p w14:paraId="4364EF10" w14:textId="1841DD12" w:rsidR="00826232" w:rsidRPr="000D7266" w:rsidRDefault="00826232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Dipsas</w:t>
            </w:r>
            <w:r w:rsidR="00431422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albifrons</w:t>
            </w:r>
          </w:p>
        </w:tc>
        <w:tc>
          <w:tcPr>
            <w:tcW w:w="2050" w:type="pct"/>
            <w:vAlign w:val="center"/>
          </w:tcPr>
          <w:p w14:paraId="123400D2" w14:textId="6305B3B8" w:rsidR="00826232" w:rsidRPr="000D7266" w:rsidRDefault="00826232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7010411E" w14:textId="130FC224" w:rsidR="00826232" w:rsidRPr="000D7266" w:rsidRDefault="00822384" w:rsidP="00431422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>Passos, P.</w:t>
            </w:r>
          </w:p>
        </w:tc>
        <w:tc>
          <w:tcPr>
            <w:tcW w:w="462" w:type="pct"/>
            <w:vAlign w:val="center"/>
          </w:tcPr>
          <w:p w14:paraId="3A9F0B05" w14:textId="4F3D8D90" w:rsidR="00826232" w:rsidRPr="000D7266" w:rsidRDefault="00826232" w:rsidP="000870FD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655/07-031.1","ISBN":"0018-0831","ISSN":"0018-0831","author":[{"dropping-particle":"","family":"Pizzatto","given":"Lígia","non-dropping-particle":"","parse-names":false,"suffix":""},{"dropping-particle":"","family":"Cantor","given":"Maurício","non-dropping-particle":"","parse-names":false,"suffix":""},{"dropping-particle":"","family":"Oliveira","given":"Juliana L","non-dropping-particle":"de","parse-names":false,"suffix":""},{"dropping-particle":"V","family":"Marques","given":"Otavio A","non-dropping-particle":"","parse-names":false,"suffix":""},{"dropping-particle":"","family":"Capovilla","given":"Vinicius","non-dropping-particle":"","parse-names":false,"suffix":""},{"dropping-particle":"","family":"Martins","given":"Marcio","non-dropping-particle":"","parse-names":false,"suffix":""}],"container-title":"Herpetologica","id":"ITEM-1","issue":"2","issued":{"date-parts":[["2008","6"]]},"page":"168-179","title":"Reproductive ecology of Dipsadine snakes, with emphasis on South American species","type":"article-journal","volume":"64"},"uris":["http://www.mendeley.com/documents/?uuid=300c19e2-a8c5-426d-8739-8cd454a3c3c5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0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57C76D0C" w14:textId="77777777" w:rsidTr="002C1E44">
        <w:tc>
          <w:tcPr>
            <w:tcW w:w="1188" w:type="pct"/>
            <w:vAlign w:val="center"/>
          </w:tcPr>
          <w:p w14:paraId="6F7B307C" w14:textId="167BF7C2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Drymoluber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brazili</w:t>
            </w:r>
          </w:p>
        </w:tc>
        <w:tc>
          <w:tcPr>
            <w:tcW w:w="2050" w:type="pct"/>
            <w:vAlign w:val="center"/>
          </w:tcPr>
          <w:p w14:paraId="63FFF284" w14:textId="28AA59B9" w:rsidR="00953AFF" w:rsidRPr="000D7266" w:rsidRDefault="00953AFF" w:rsidP="00953AFF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 traits</w:t>
            </w:r>
            <w:r w:rsidR="00E507F7">
              <w:rPr>
                <w:szCs w:val="24"/>
              </w:rPr>
              <w:t xml:space="preserve"> (sex)</w:t>
            </w:r>
            <w:r w:rsidRPr="000D7266">
              <w:rPr>
                <w:szCs w:val="24"/>
              </w:rPr>
              <w:t xml:space="preserve"> + Ontogenic variation in colour pattern (life-stage)</w:t>
            </w:r>
          </w:p>
        </w:tc>
        <w:tc>
          <w:tcPr>
            <w:tcW w:w="1300" w:type="pct"/>
            <w:vAlign w:val="center"/>
          </w:tcPr>
          <w:p w14:paraId="6D079A53" w14:textId="6FE3F23D" w:rsidR="00036E13" w:rsidRPr="000D7266" w:rsidRDefault="00953AFF" w:rsidP="00431422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Costa, H.C.</w:t>
            </w:r>
          </w:p>
        </w:tc>
        <w:tc>
          <w:tcPr>
            <w:tcW w:w="462" w:type="pct"/>
            <w:vAlign w:val="center"/>
          </w:tcPr>
          <w:p w14:paraId="57B86354" w14:textId="7C8115AB" w:rsidR="00036E13" w:rsidRPr="000D7266" w:rsidRDefault="00953AFF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646/zootaxa.3716.3.3","ISSN":"1175-5334","author":[{"dropping-particle":"","family":"Costa","given":"Henrique C","non-dropping-particle":"","parse-names":false,"suffix":""},{"dropping-particle":"","family":"Moura","given":"Mario R","non-dropping-particle":"","parse-names":false,"suffix":""},{"dropping-particle":"","family":"Feio","given":"Renato N","non-dropping-particle":"","parse-names":false,"suffix":""}],"container-title":"Zootaxa","id":"ITEM-1","issue":"3","issued":{"date-parts":[["2013"]]},"page":"349-394","title":"Taxonomic revision of &lt;i&gt;Drymoluber&lt;/i&gt; Amaral, 1930 (Serpentes: Colubridae)","type":"article-journal","volume":"3716"},"uris":["http://www.mendeley.com/documents/?uuid=5f3ac923-fad2-4b0e-8b60-ce4aba6bac31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1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6A135523" w14:textId="77777777" w:rsidTr="002C1E44">
        <w:tc>
          <w:tcPr>
            <w:tcW w:w="1188" w:type="pct"/>
            <w:vAlign w:val="center"/>
          </w:tcPr>
          <w:p w14:paraId="18AF55E8" w14:textId="23F54F2D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Drymoluber</w:t>
            </w:r>
            <w:r w:rsidR="007F090E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dichrous</w:t>
            </w:r>
          </w:p>
        </w:tc>
        <w:tc>
          <w:tcPr>
            <w:tcW w:w="2050" w:type="pct"/>
            <w:vAlign w:val="center"/>
          </w:tcPr>
          <w:p w14:paraId="197F5204" w14:textId="688BD2F1" w:rsidR="00036E13" w:rsidRPr="000D7266" w:rsidRDefault="00953AFF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 xml:space="preserve">Inspection of specimens for sexual traits </w:t>
            </w:r>
            <w:r w:rsidR="00E507F7">
              <w:rPr>
                <w:szCs w:val="24"/>
              </w:rPr>
              <w:t xml:space="preserve">(sex) </w:t>
            </w:r>
            <w:r w:rsidRPr="000D7266">
              <w:rPr>
                <w:szCs w:val="24"/>
              </w:rPr>
              <w:t>+ Ontogenic variation in colour pattern (life-stage)</w:t>
            </w:r>
          </w:p>
        </w:tc>
        <w:tc>
          <w:tcPr>
            <w:tcW w:w="1300" w:type="pct"/>
            <w:vAlign w:val="center"/>
          </w:tcPr>
          <w:p w14:paraId="447A27CA" w14:textId="3193D5C5" w:rsidR="00036E13" w:rsidRPr="000D7266" w:rsidRDefault="00953AFF" w:rsidP="00431422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Costa, H.C.</w:t>
            </w:r>
          </w:p>
        </w:tc>
        <w:tc>
          <w:tcPr>
            <w:tcW w:w="462" w:type="pct"/>
            <w:vAlign w:val="center"/>
          </w:tcPr>
          <w:p w14:paraId="1D553D09" w14:textId="3864624F" w:rsidR="00036E13" w:rsidRPr="000D7266" w:rsidRDefault="00953AFF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646/zootaxa.3716.3.3","ISSN":"1175-5334","author":[{"dropping-particle":"","family":"Costa","given":"Henrique C","non-dropping-particle":"","parse-names":false,"suffix":""},{"dropping-particle":"","family":"Moura","given":"Mario R","non-dropping-particle":"","parse-names":false,"suffix":""},{"dropping-particle":"","family":"Feio","given":"Renato N","non-dropping-particle":"","parse-names":false,"suffix":""}],"container-title":"Zootaxa","id":"ITEM-1","issue":"3","issued":{"date-parts":[["2013"]]},"page":"349-394","title":"Taxonomic revision of &lt;i&gt;Drymoluber&lt;/i&gt; Amaral, 1930 (Serpentes: Colubridae)","type":"article-journal","volume":"3716"},"uris":["http://www.mendeley.com/documents/?uuid=5f3ac923-fad2-4b0e-8b60-ce4aba6bac31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1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826232" w:rsidRPr="000D7266" w14:paraId="15DEF7C2" w14:textId="77777777" w:rsidTr="002C1E44">
        <w:tc>
          <w:tcPr>
            <w:tcW w:w="1188" w:type="pct"/>
            <w:vAlign w:val="center"/>
          </w:tcPr>
          <w:p w14:paraId="2B7ADC23" w14:textId="48EB0F22" w:rsidR="00826232" w:rsidRPr="000D7266" w:rsidRDefault="00826232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Echinanthera</w:t>
            </w:r>
            <w:r w:rsidR="00431422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cephalostriata</w:t>
            </w:r>
          </w:p>
        </w:tc>
        <w:tc>
          <w:tcPr>
            <w:tcW w:w="2050" w:type="pct"/>
            <w:vAlign w:val="center"/>
          </w:tcPr>
          <w:p w14:paraId="235BE8FB" w14:textId="1BEAFCA3" w:rsidR="00826232" w:rsidRPr="00655B66" w:rsidRDefault="00655B66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 xml:space="preserve">Inspection of specimens for sexual traits </w:t>
            </w:r>
            <w:r>
              <w:rPr>
                <w:szCs w:val="24"/>
              </w:rPr>
              <w:t xml:space="preserve">(sex) </w:t>
            </w:r>
            <w:r w:rsidRPr="000D7266">
              <w:rPr>
                <w:szCs w:val="24"/>
              </w:rPr>
              <w:t xml:space="preserve">+ </w:t>
            </w:r>
            <w:r w:rsidR="00431422" w:rsidRPr="000D7266">
              <w:rPr>
                <w:szCs w:val="24"/>
              </w:rPr>
              <w:t>Minimum SVL of sexually mature specimens of the close</w:t>
            </w:r>
            <w:r w:rsidR="003A6252">
              <w:rPr>
                <w:szCs w:val="24"/>
              </w:rPr>
              <w:t>ly</w:t>
            </w:r>
            <w:r w:rsidR="00431422" w:rsidRPr="000D7266">
              <w:rPr>
                <w:szCs w:val="24"/>
              </w:rPr>
              <w:t xml:space="preserve">-related species </w:t>
            </w:r>
            <w:r w:rsidR="00431422" w:rsidRPr="000D7266">
              <w:rPr>
                <w:i/>
                <w:iCs/>
                <w:szCs w:val="24"/>
              </w:rPr>
              <w:t>E. cyanopleura</w:t>
            </w:r>
            <w:r>
              <w:rPr>
                <w:szCs w:val="24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1805BCDA" w14:textId="4A69AB4B" w:rsidR="00826232" w:rsidRPr="000D7266" w:rsidRDefault="00713F91" w:rsidP="00431422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>Abegg, A.</w:t>
            </w:r>
          </w:p>
        </w:tc>
        <w:tc>
          <w:tcPr>
            <w:tcW w:w="462" w:type="pct"/>
            <w:vAlign w:val="center"/>
          </w:tcPr>
          <w:p w14:paraId="2F2ABE9A" w14:textId="332235DE" w:rsidR="00826232" w:rsidRPr="000D7266" w:rsidRDefault="00431422" w:rsidP="000870FD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590/S1984-46702010000100005","ISSN":"1984-4689","author":[{"dropping-particle":"","family":"Zanella","given":"Noeli","non-dropping-particle":"","parse-names":false,"suffix":""},{"dropping-particle":"","family":"Cechin","given":"Sonia Z","non-dropping-particle":"","parse-names":false,"suffix":""}],"container-title":"Zoologia (Curitiba)","id":"ITEM-1","issue":"1","issued":{"date-parts":[["2010","2"]]},"page":"30-34","title":"Reproductive biology of &lt;i&gt;Echinanthera cyanopleura&lt;/i&gt; (Serpentes: Dipsadidae) in southern Brazil","type":"article-journal","volume":"27"},"uris":["http://www.mendeley.com/documents/?uuid=5b2470bc-6071-4b3a-b06b-1495b67cd4d0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2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2E1A23E2" w14:textId="77777777" w:rsidTr="002C1E44">
        <w:tc>
          <w:tcPr>
            <w:tcW w:w="1188" w:type="pct"/>
            <w:vAlign w:val="center"/>
          </w:tcPr>
          <w:p w14:paraId="210C9134" w14:textId="1986366D" w:rsidR="00036E13" w:rsidRPr="000D7266" w:rsidRDefault="00036E13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Echinanthera</w:t>
            </w:r>
            <w:r w:rsidR="00A6653F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cyanopleura</w:t>
            </w:r>
          </w:p>
        </w:tc>
        <w:tc>
          <w:tcPr>
            <w:tcW w:w="2050" w:type="pct"/>
            <w:vAlign w:val="center"/>
          </w:tcPr>
          <w:p w14:paraId="7A2B4EBB" w14:textId="2E485578" w:rsidR="00036E13" w:rsidRPr="000D7266" w:rsidRDefault="007F090E" w:rsidP="000870FD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 Minimum SVL of sexually mature specimens</w:t>
            </w:r>
          </w:p>
        </w:tc>
        <w:tc>
          <w:tcPr>
            <w:tcW w:w="1300" w:type="pct"/>
            <w:vAlign w:val="center"/>
          </w:tcPr>
          <w:p w14:paraId="6A7849C7" w14:textId="261CBA90" w:rsidR="00036E13" w:rsidRPr="000D7266" w:rsidRDefault="007F090E" w:rsidP="00431422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Cechin, S.</w:t>
            </w:r>
          </w:p>
        </w:tc>
        <w:tc>
          <w:tcPr>
            <w:tcW w:w="462" w:type="pct"/>
            <w:vAlign w:val="center"/>
          </w:tcPr>
          <w:p w14:paraId="23B33C39" w14:textId="6A554E26" w:rsidR="00036E13" w:rsidRPr="000D7266" w:rsidRDefault="007F090E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2994/1808-9798(2007)2[53:MRBADO]2.0.CO;2","author":[{"dropping-particle":"","family":"Prudente","given":"A L C","non-dropping-particle":"","parse-names":false,"suffix":""},{"dropping-particle":"","family":"Maschio","given":"G F","non-dropping-particle":"","parse-names":false,"suffix":""},{"dropping-particle":"","family":"Yamashina","given":"C E","non-dropping-particle":"","parse-names":false,"suffix":""},{"dropping-particle":"","family":"Santos-Costa","given":"M C","non-dropping-particle":"","parse-names":false,"suffix":""}],"container-title":"South American Journal of Herpetology","id":"ITEM-1","issue":"1","issued":{"date-parts":[["2007"]]},"page":"53-58","title":"Morphology, reproductive biology and diet of &lt;i&gt;Dendrophidion dendrophis&lt;/i&gt; (Schlegel, 1837)(Serpentes, Colubridae) in Brazilian Amazon","type":"article-journal","volume":"2"},"uris":["http://www.mendeley.com/documents/?uuid=a48a5ff3-6eb0-4919-a390-15b66bdc4909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8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06E78B6E" w14:textId="77777777" w:rsidTr="002C1E44">
        <w:tc>
          <w:tcPr>
            <w:tcW w:w="1188" w:type="pct"/>
            <w:vAlign w:val="center"/>
          </w:tcPr>
          <w:p w14:paraId="3BDF7263" w14:textId="2E38F530" w:rsidR="00213EFF" w:rsidRPr="000D7266" w:rsidRDefault="00213EFF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Echinanthera</w:t>
            </w:r>
            <w:r w:rsidR="00A6653F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undulata</w:t>
            </w:r>
          </w:p>
        </w:tc>
        <w:tc>
          <w:tcPr>
            <w:tcW w:w="2050" w:type="pct"/>
            <w:vAlign w:val="center"/>
          </w:tcPr>
          <w:p w14:paraId="06341F47" w14:textId="7AFDB077" w:rsidR="00213EFF" w:rsidRPr="000D7266" w:rsidRDefault="00655B66" w:rsidP="00213EFF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 xml:space="preserve">Inspection of specimens for sexual traits </w:t>
            </w:r>
            <w:r>
              <w:rPr>
                <w:szCs w:val="24"/>
              </w:rPr>
              <w:t xml:space="preserve">(sex) </w:t>
            </w:r>
            <w:r w:rsidRPr="000D7266">
              <w:rPr>
                <w:szCs w:val="24"/>
              </w:rPr>
              <w:t>+</w:t>
            </w:r>
            <w:r>
              <w:rPr>
                <w:szCs w:val="24"/>
              </w:rPr>
              <w:t xml:space="preserve"> </w:t>
            </w:r>
            <w:r w:rsidR="00213EFF" w:rsidRPr="000D7266">
              <w:rPr>
                <w:szCs w:val="24"/>
              </w:rPr>
              <w:t>Minimum SVL of sexually mature specimens</w:t>
            </w:r>
            <w:r>
              <w:rPr>
                <w:szCs w:val="24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18A09C12" w14:textId="0CC07E93" w:rsidR="00213EFF" w:rsidRPr="000D7266" w:rsidRDefault="00713F91" w:rsidP="00431422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>Abegg, A.</w:t>
            </w:r>
          </w:p>
        </w:tc>
        <w:tc>
          <w:tcPr>
            <w:tcW w:w="462" w:type="pct"/>
            <w:vAlign w:val="center"/>
          </w:tcPr>
          <w:p w14:paraId="649017A2" w14:textId="27DB19C4" w:rsidR="00213EFF" w:rsidRPr="000D7266" w:rsidRDefault="00213EFF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2994/057.007.0305","ISSN":"1808-9798","author":[{"dropping-particle":"","family":"Gomes","given":"Cristian A","non-dropping-particle":"","parse-names":false,"suffix":""},{"dropping-particle":"V","family":"Marques","given":"Otavio A","non-dropping-particle":"","parse-names":false,"suffix":""}],"container-title":"South American Journal of Herpetology","id":"ITEM-1","issue":"3","issued":{"date-parts":[["2012","12"]]},"page":"233-240","title":"Food Habits, Reproductive Biology, and Seasonal Activity of the Dipsadid Snake, &lt;i&gt;Echinanthera undulata&lt;/i&gt; (Wied, 1824), from the Atlantic Forest in Southeastern Brazil","type":"article-journal","volume":"7"},"uris":["http://www.mendeley.com/documents/?uuid=a43b032e-b4a3-4e75-a057-514bd73ae1cb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3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15F6C01D" w14:textId="77777777" w:rsidTr="002C1E44">
        <w:tc>
          <w:tcPr>
            <w:tcW w:w="1188" w:type="pct"/>
            <w:vAlign w:val="center"/>
          </w:tcPr>
          <w:p w14:paraId="7BDCABD0" w14:textId="0BAF4795" w:rsidR="00213EFF" w:rsidRPr="000D7266" w:rsidRDefault="00213EFF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Helicops</w:t>
            </w:r>
            <w:r w:rsidR="00A6653F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angulatus</w:t>
            </w:r>
          </w:p>
        </w:tc>
        <w:tc>
          <w:tcPr>
            <w:tcW w:w="2050" w:type="pct"/>
            <w:vAlign w:val="center"/>
          </w:tcPr>
          <w:p w14:paraId="5BB834E2" w14:textId="5C06C0B0" w:rsidR="00213EFF" w:rsidRPr="000D7266" w:rsidRDefault="00213EFF" w:rsidP="00213EFF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44D1B8B7" w14:textId="4289B91C" w:rsidR="00213EFF" w:rsidRPr="000D7266" w:rsidRDefault="00713F91" w:rsidP="00431422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>Mol, R.</w:t>
            </w:r>
            <w:r w:rsidR="00822384">
              <w:rPr>
                <w:szCs w:val="24"/>
              </w:rPr>
              <w:t>, and Passos, P.</w:t>
            </w:r>
          </w:p>
        </w:tc>
        <w:tc>
          <w:tcPr>
            <w:tcW w:w="462" w:type="pct"/>
            <w:vAlign w:val="center"/>
          </w:tcPr>
          <w:p w14:paraId="3CA80C90" w14:textId="16E7D2AA" w:rsidR="00213EFF" w:rsidRPr="000D7266" w:rsidRDefault="00213EFF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Scartozzoni","given":"Rodrigo R","non-dropping-particle":"","parse-names":false,"suffix":""}],"id":"ITEM-1","issued":{"date-parts":[["2009"]]},"number-of-pages":"160","publisher":"Universidade de São Paulo","title":"Estratégias reprodutivas e ecologia alimentar de serpentes aquáticas da tribo Hydropsini (Dipsadidae, Xenedontinae)","type":"thesis"},"uris":["http://www.mendeley.com/documents/?uuid=4ba89eda-d4b8-4117-b06d-ac8d2165a1f3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4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5744B9A5" w14:textId="77777777" w:rsidTr="002C1E44">
        <w:tc>
          <w:tcPr>
            <w:tcW w:w="1188" w:type="pct"/>
            <w:vAlign w:val="center"/>
          </w:tcPr>
          <w:p w14:paraId="3634DD2C" w14:textId="38FF5E51" w:rsidR="00213EFF" w:rsidRPr="000D7266" w:rsidRDefault="00213EFF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Helicops</w:t>
            </w:r>
            <w:r w:rsidR="00A6653F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carinicaudus</w:t>
            </w:r>
          </w:p>
        </w:tc>
        <w:tc>
          <w:tcPr>
            <w:tcW w:w="2050" w:type="pct"/>
            <w:vAlign w:val="center"/>
          </w:tcPr>
          <w:p w14:paraId="2515A326" w14:textId="7C5B5F7F" w:rsidR="00213EFF" w:rsidRPr="000D7266" w:rsidRDefault="00213EFF" w:rsidP="00213EFF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4A20AB31" w14:textId="2E0DA7AA" w:rsidR="00213EFF" w:rsidRPr="00713F91" w:rsidRDefault="00713F91" w:rsidP="00431422">
            <w:pPr>
              <w:pStyle w:val="SMcaption"/>
              <w:jc w:val="center"/>
              <w:rPr>
                <w:szCs w:val="24"/>
                <w:lang w:val="pt-BR"/>
              </w:rPr>
            </w:pPr>
            <w:r w:rsidRPr="00713F91">
              <w:rPr>
                <w:szCs w:val="24"/>
                <w:lang w:val="pt-BR"/>
              </w:rPr>
              <w:t>Mol, R. and Moraes-da-Silva, A.</w:t>
            </w:r>
          </w:p>
        </w:tc>
        <w:tc>
          <w:tcPr>
            <w:tcW w:w="462" w:type="pct"/>
            <w:vAlign w:val="center"/>
          </w:tcPr>
          <w:p w14:paraId="62544E17" w14:textId="4F81F115" w:rsidR="00213EFF" w:rsidRPr="000D7266" w:rsidRDefault="00213EFF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Scartozzoni","given":"Rodrigo R","non-dropping-particle":"","parse-names":false,"suffix":""}],"id":"ITEM-1","issued":{"date-parts":[["2009"]]},"number-of-pages":"160","publisher":"Universidade de São Paulo","title":"Estratégias reprodutivas e ecologia alimentar de serpentes aquáticas da tribo Hydropsini (Dipsadidae, Xenedontinae)","type":"thesis"},"uris":["http://www.mendeley.com/documents/?uuid=4ba89eda-d4b8-4117-b06d-ac8d2165a1f3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4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826232" w:rsidRPr="000D7266" w14:paraId="198B309F" w14:textId="77777777" w:rsidTr="002C1E44">
        <w:tc>
          <w:tcPr>
            <w:tcW w:w="1188" w:type="pct"/>
            <w:vAlign w:val="center"/>
          </w:tcPr>
          <w:p w14:paraId="41437277" w14:textId="07D805E6" w:rsidR="00A6653F" w:rsidRPr="000D7266" w:rsidRDefault="00A6653F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lastRenderedPageBreak/>
              <w:t>Helicops danieli</w:t>
            </w:r>
          </w:p>
        </w:tc>
        <w:tc>
          <w:tcPr>
            <w:tcW w:w="2050" w:type="pct"/>
            <w:vAlign w:val="center"/>
          </w:tcPr>
          <w:p w14:paraId="538B1014" w14:textId="40460862" w:rsidR="00A6653F" w:rsidRPr="000D7266" w:rsidRDefault="00A6653F" w:rsidP="00A6653F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 xml:space="preserve">Inspection of specimens for sexually mature traits + Minimum SVL of sexually mature specimens </w:t>
            </w:r>
            <w:r w:rsidR="009A2F5A">
              <w:rPr>
                <w:szCs w:val="24"/>
              </w:rPr>
              <w:t xml:space="preserve">(life-stage) </w:t>
            </w:r>
            <w:r w:rsidRPr="000D7266">
              <w:rPr>
                <w:szCs w:val="24"/>
              </w:rPr>
              <w:t>+ Ontogenic variation in colour pattern (life-stage)</w:t>
            </w:r>
          </w:p>
        </w:tc>
        <w:tc>
          <w:tcPr>
            <w:tcW w:w="1300" w:type="pct"/>
            <w:vAlign w:val="center"/>
          </w:tcPr>
          <w:p w14:paraId="18F4A8BC" w14:textId="447C2BE8" w:rsidR="00A6653F" w:rsidRPr="000D7266" w:rsidRDefault="00A6653F" w:rsidP="00431422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Citeli, N.</w:t>
            </w:r>
          </w:p>
        </w:tc>
        <w:tc>
          <w:tcPr>
            <w:tcW w:w="462" w:type="pct"/>
            <w:vAlign w:val="center"/>
          </w:tcPr>
          <w:p w14:paraId="7CF9E320" w14:textId="0188AC77" w:rsidR="00A6653F" w:rsidRPr="000D7266" w:rsidRDefault="00A6653F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39/cjz-2021-0073","ISSN":"0008-4301","author":[{"dropping-particle":"","family":"Citeli","given":"Nathalie","non-dropping-particle":"","parse-names":false,"suffix":""},{"dropping-particle":"","family":"Klaczko","given":"Julia","non-dropping-particle":"","parse-names":false,"suffix":""},{"dropping-particle":"","family":"De-Lima","given":"Anderson K S","non-dropping-particle":"","parse-names":false,"suffix":""},{"dropping-particle":"","family":"De-Carvalho","given":"Mariana","non-dropping-particle":"","parse-names":false,"suffix":""},{"dropping-particle":"","family":"Nunes","given":"Pedro M S","non-dropping-particle":"","parse-names":false,"suffix":""},{"dropping-particle":"","family":"Passos","given":"Paulo","non-dropping-particle":"","parse-names":false,"suffix":""},{"dropping-particle":"","family":"Brandão","given":"Reuber A","non-dropping-particle":"","parse-names":false,"suffix":""}],"container-title":"Canadian Journal of Zoology","id":"ITEM-1","issue":"3","issued":{"date-parts":[["2022"]]},"page":"184-196","title":"Taxonomy, allometry, sexual dimorphism, and conservation of the trans-Andean watersnake &lt;i&gt;Helicops danieli&lt;/i&gt; Amaral, 1937 (Serpentes: Dipsadidae: Hydropsini)","type":"article-journal","volume":"100"},"uris":["http://www.mendeley.com/documents/?uuid=70dedaef-c92d-4a7c-9621-429c8aa05f4f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5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431422" w:rsidRPr="000D7266" w14:paraId="07791B4F" w14:textId="77777777" w:rsidTr="002C1E44">
        <w:tc>
          <w:tcPr>
            <w:tcW w:w="1188" w:type="pct"/>
            <w:vAlign w:val="center"/>
          </w:tcPr>
          <w:p w14:paraId="0292E15C" w14:textId="0FC5C5BD" w:rsidR="00213EFF" w:rsidRPr="000D7266" w:rsidRDefault="00213EFF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Helicops</w:t>
            </w:r>
            <w:r w:rsidR="00A6653F" w:rsidRPr="000D7266">
              <w:rPr>
                <w:i/>
                <w:iCs/>
                <w:color w:val="000000"/>
                <w:szCs w:val="24"/>
              </w:rPr>
              <w:t xml:space="preserve"> </w:t>
            </w:r>
            <w:r w:rsidRPr="000D7266">
              <w:rPr>
                <w:i/>
                <w:iCs/>
                <w:color w:val="000000"/>
                <w:szCs w:val="24"/>
              </w:rPr>
              <w:t>hagmanni</w:t>
            </w:r>
          </w:p>
        </w:tc>
        <w:tc>
          <w:tcPr>
            <w:tcW w:w="2050" w:type="pct"/>
            <w:vAlign w:val="center"/>
          </w:tcPr>
          <w:p w14:paraId="57DC47E8" w14:textId="3168935F" w:rsidR="00213EFF" w:rsidRPr="000D7266" w:rsidRDefault="00213EFF" w:rsidP="00213EFF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38BF860C" w14:textId="0F85B9B9" w:rsidR="00213EFF" w:rsidRPr="000D7266" w:rsidRDefault="00655B66" w:rsidP="00431422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Citeli, N.</w:t>
            </w:r>
          </w:p>
        </w:tc>
        <w:tc>
          <w:tcPr>
            <w:tcW w:w="462" w:type="pct"/>
            <w:vAlign w:val="center"/>
          </w:tcPr>
          <w:p w14:paraId="26864105" w14:textId="20B74429" w:rsidR="00213EFF" w:rsidRPr="000D7266" w:rsidRDefault="00213EFF" w:rsidP="008469E8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Scartozzoni","given":"Rodrigo R","non-dropping-particle":"","parse-names":false,"suffix":""}],"id":"ITEM-1","issued":{"date-parts":[["2009"]]},"number-of-pages":"160","publisher":"Universidade de São Paulo","title":"Estratégias reprodutivas e ecologia alimentar de serpentes aquáticas da tribo Hydropsini (Dipsadidae, Xenedontinae)","type":"thesis"},"uris":["http://www.mendeley.com/documents/?uuid=4ba89eda-d4b8-4117-b06d-ac8d2165a1f3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4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0D7266" w:rsidRPr="000D7266" w14:paraId="554BDC35" w14:textId="77777777" w:rsidTr="002C1E44">
        <w:tc>
          <w:tcPr>
            <w:tcW w:w="1188" w:type="pct"/>
            <w:vAlign w:val="center"/>
          </w:tcPr>
          <w:p w14:paraId="5F7568C4" w14:textId="4EA38064" w:rsidR="000D7266" w:rsidRPr="00811D99" w:rsidRDefault="000D7266" w:rsidP="002C1E44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color w:val="000000"/>
                <w:szCs w:val="24"/>
              </w:rPr>
            </w:pPr>
            <w:r w:rsidRPr="00811D99">
              <w:rPr>
                <w:i/>
                <w:iCs/>
                <w:color w:val="000000"/>
                <w:szCs w:val="24"/>
              </w:rPr>
              <w:t>Helicops infrataeniatus</w:t>
            </w:r>
          </w:p>
        </w:tc>
        <w:tc>
          <w:tcPr>
            <w:tcW w:w="2050" w:type="pct"/>
            <w:vAlign w:val="center"/>
          </w:tcPr>
          <w:p w14:paraId="364119EB" w14:textId="001EE029" w:rsidR="000D7266" w:rsidRPr="000D7266" w:rsidRDefault="00811D99" w:rsidP="00213EFF">
            <w:pPr>
              <w:pStyle w:val="SMcaption"/>
              <w:rPr>
                <w:szCs w:val="24"/>
              </w:rPr>
            </w:pPr>
            <w:r w:rsidRPr="00811D99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7A8C29BA" w14:textId="3392E320" w:rsidR="000D7266" w:rsidRPr="000D7266" w:rsidRDefault="00655B66" w:rsidP="00431422">
            <w:pPr>
              <w:pStyle w:val="SMcaption"/>
              <w:jc w:val="center"/>
              <w:rPr>
                <w:szCs w:val="24"/>
              </w:rPr>
            </w:pPr>
            <w:r w:rsidRPr="00713F91">
              <w:rPr>
                <w:szCs w:val="24"/>
                <w:lang w:val="pt-BR"/>
              </w:rPr>
              <w:t>Moraes-da-Silva, A.</w:t>
            </w:r>
          </w:p>
        </w:tc>
        <w:tc>
          <w:tcPr>
            <w:tcW w:w="462" w:type="pct"/>
            <w:vAlign w:val="center"/>
          </w:tcPr>
          <w:p w14:paraId="6E29D135" w14:textId="40AA52E2" w:rsidR="000D7266" w:rsidRPr="000D7266" w:rsidRDefault="00811D99" w:rsidP="008469E8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63/156853805774806205","ISSN":"0173-5373","author":[{"dropping-particle":"","family":"Aguiar","given":"Luís F S","non-dropping-particle":"de","parse-names":false,"suffix":""},{"dropping-particle":"","family":"Di-Bernardo","given":"Marcos","non-dropping-particle":"","parse-names":false,"suffix":""}],"container-title":"Amphibia-Reptilia","id":"ITEM-1","issue":"4","issued":{"date-parts":[["2005"]]},"page":"527-533","title":"Reproduction of the water snake &lt;i&gt;Helicops infrataeniatus&lt;/i&gt; (Colubridae) in southern Brazil","type":"article-journal","volume":"26"},"uris":["http://www.mendeley.com/documents/?uuid=fa7d317a-8089-46c5-860c-d5d5623f1ac3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>
              <w:rPr>
                <w:szCs w:val="24"/>
              </w:rPr>
              <w:fldChar w:fldCharType="separate"/>
            </w:r>
            <w:r w:rsidR="0015414C" w:rsidRPr="0015414C">
              <w:rPr>
                <w:noProof/>
                <w:szCs w:val="24"/>
                <w:vertAlign w:val="superscript"/>
              </w:rPr>
              <w:t>16</w:t>
            </w:r>
            <w:r>
              <w:rPr>
                <w:szCs w:val="24"/>
              </w:rPr>
              <w:fldChar w:fldCharType="end"/>
            </w:r>
          </w:p>
        </w:tc>
      </w:tr>
      <w:tr w:rsidR="00713F91" w:rsidRPr="000D7266" w14:paraId="611989AF" w14:textId="77777777" w:rsidTr="002C1E44">
        <w:tc>
          <w:tcPr>
            <w:tcW w:w="1188" w:type="pct"/>
            <w:vAlign w:val="center"/>
          </w:tcPr>
          <w:p w14:paraId="4C196BE8" w14:textId="6EA19660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Helicops leopardinus</w:t>
            </w:r>
          </w:p>
        </w:tc>
        <w:tc>
          <w:tcPr>
            <w:tcW w:w="2050" w:type="pct"/>
            <w:vAlign w:val="center"/>
          </w:tcPr>
          <w:p w14:paraId="064D84B1" w14:textId="22374124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66E832DF" w14:textId="520F626E" w:rsidR="00713F91" w:rsidRPr="00713F91" w:rsidRDefault="00713F91" w:rsidP="00713F91">
            <w:pPr>
              <w:pStyle w:val="SMcaption"/>
              <w:jc w:val="center"/>
              <w:rPr>
                <w:szCs w:val="24"/>
                <w:lang w:val="pt-BR"/>
              </w:rPr>
            </w:pPr>
            <w:r w:rsidRPr="00713F91">
              <w:rPr>
                <w:szCs w:val="24"/>
                <w:lang w:val="pt-BR"/>
              </w:rPr>
              <w:t>Mol, R. and Moraes-da-Silva, A.</w:t>
            </w:r>
          </w:p>
        </w:tc>
        <w:tc>
          <w:tcPr>
            <w:tcW w:w="462" w:type="pct"/>
            <w:vAlign w:val="center"/>
          </w:tcPr>
          <w:p w14:paraId="74F4742B" w14:textId="2C5FD47D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670/113-05N.1","ISSN":"0022-1511","author":[{"dropping-particle":"","family":"Ávila","given":"Robson W","non-dropping-particle":"","parse-names":false,"suffix":""},{"dropping-particle":"","family":"Ferreira","given":"Vanda L","non-dropping-particle":"","parse-names":false,"suffix":""},{"dropping-particle":"","family":"Arruda","given":"Janaína A O","non-dropping-particle":"","parse-names":false,"suffix":""}],"container-title":"Journal of Herpetology","id":"ITEM-1","issue":"2","issued":{"date-parts":[["2006","6"]]},"page":"274-279","title":"Natural History of the South American Water Snake &lt;i&gt;Helicops leopardinus&lt;/i&gt; (Colubridae: Hydropsini) in the Pantanal, Central Brazil","type":"article-journal","volume":"40"},"uris":["http://www.mendeley.com/documents/?uuid=3c050c46-360b-4ae0-a815-6b316b0316c8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17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713F91" w:rsidRPr="000D7266" w14:paraId="2A671E06" w14:textId="77777777" w:rsidTr="002C1E44">
        <w:tc>
          <w:tcPr>
            <w:tcW w:w="1188" w:type="pct"/>
            <w:vAlign w:val="center"/>
          </w:tcPr>
          <w:p w14:paraId="2BC3E65A" w14:textId="1800E60D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Helicops modestus</w:t>
            </w:r>
          </w:p>
        </w:tc>
        <w:tc>
          <w:tcPr>
            <w:tcW w:w="2050" w:type="pct"/>
            <w:vAlign w:val="center"/>
          </w:tcPr>
          <w:p w14:paraId="1568D421" w14:textId="4B94CCDD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719EA9C3" w14:textId="70E79C46" w:rsidR="00713F91" w:rsidRPr="00713F91" w:rsidRDefault="00713F91" w:rsidP="00713F91">
            <w:pPr>
              <w:pStyle w:val="SMcaption"/>
              <w:jc w:val="center"/>
              <w:rPr>
                <w:szCs w:val="24"/>
                <w:lang w:val="pt-BR"/>
              </w:rPr>
            </w:pPr>
            <w:r w:rsidRPr="00713F91">
              <w:rPr>
                <w:szCs w:val="24"/>
                <w:lang w:val="pt-BR"/>
              </w:rPr>
              <w:t>Mol, R. and Moraes-da-Silva, A.</w:t>
            </w:r>
          </w:p>
        </w:tc>
        <w:tc>
          <w:tcPr>
            <w:tcW w:w="462" w:type="pct"/>
            <w:vAlign w:val="center"/>
          </w:tcPr>
          <w:p w14:paraId="6EE38B62" w14:textId="1BA857FC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Scartozzoni","given":"Rodrigo R","non-dropping-particle":"","parse-names":false,"suffix":""}],"id":"ITEM-1","issued":{"date-parts":[["2009"]]},"number-of-pages":"160","publisher":"Universidade de São Paulo","title":"Estratégias reprodutivas e ecologia alimentar de serpentes aquáticas da tribo Hydropsini (Dipsadidae, Xenedontinae)","type":"thesis"},"uris":["http://www.mendeley.com/documents/?uuid=4ba89eda-d4b8-4117-b06d-ac8d2165a1f3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14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713F91" w:rsidRPr="000D7266" w14:paraId="306BDE0B" w14:textId="77777777" w:rsidTr="002C1E44">
        <w:tc>
          <w:tcPr>
            <w:tcW w:w="1188" w:type="pct"/>
            <w:vAlign w:val="center"/>
          </w:tcPr>
          <w:p w14:paraId="50F7838D" w14:textId="3B0E5D5C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Helicops trivittatus</w:t>
            </w:r>
          </w:p>
        </w:tc>
        <w:tc>
          <w:tcPr>
            <w:tcW w:w="2050" w:type="pct"/>
            <w:vAlign w:val="center"/>
          </w:tcPr>
          <w:p w14:paraId="427E9AFA" w14:textId="5415FC10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0E0C5219" w14:textId="73E58430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>
              <w:t>Moraes-da-Silva, A.</w:t>
            </w:r>
          </w:p>
        </w:tc>
        <w:tc>
          <w:tcPr>
            <w:tcW w:w="462" w:type="pct"/>
            <w:vAlign w:val="center"/>
          </w:tcPr>
          <w:p w14:paraId="09B6446E" w14:textId="7FDC47F3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Scartozzoni","given":"Rodrigo R","non-dropping-particle":"","parse-names":false,"suffix":""}],"id":"ITEM-1","issued":{"date-parts":[["2009"]]},"number-of-pages":"160","publisher":"Universidade de São Paulo","title":"Estratégias reprodutivas e ecologia alimentar de serpentes aquáticas da tribo Hydropsini (Dipsadidae, Xenedontinae)","type":"thesis"},"uris":["http://www.mendeley.com/documents/?uuid=4ba89eda-d4b8-4117-b06d-ac8d2165a1f3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14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713F91" w:rsidRPr="000D7266" w14:paraId="15A0F26E" w14:textId="77777777" w:rsidTr="002C1E44">
        <w:tc>
          <w:tcPr>
            <w:tcW w:w="1188" w:type="pct"/>
            <w:vAlign w:val="center"/>
          </w:tcPr>
          <w:p w14:paraId="35321AAC" w14:textId="4419D5AF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Hemorrhois hippocrepis</w:t>
            </w:r>
          </w:p>
        </w:tc>
        <w:tc>
          <w:tcPr>
            <w:tcW w:w="2050" w:type="pct"/>
            <w:vAlign w:val="center"/>
          </w:tcPr>
          <w:p w14:paraId="5E3607AF" w14:textId="43138EB8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 Minimum SVL of sexually mature specimens</w:t>
            </w:r>
          </w:p>
        </w:tc>
        <w:tc>
          <w:tcPr>
            <w:tcW w:w="1300" w:type="pct"/>
            <w:vAlign w:val="center"/>
          </w:tcPr>
          <w:p w14:paraId="59D19E30" w14:textId="7DDA03A6" w:rsidR="00713F91" w:rsidRPr="00713F91" w:rsidRDefault="00713F91" w:rsidP="00713F91">
            <w:pPr>
              <w:pStyle w:val="SMcaption"/>
              <w:jc w:val="center"/>
              <w:rPr>
                <w:szCs w:val="24"/>
                <w:lang w:val="pt-BR"/>
              </w:rPr>
            </w:pPr>
            <w:r w:rsidRPr="00713F91">
              <w:rPr>
                <w:szCs w:val="24"/>
                <w:lang w:val="pt-BR"/>
              </w:rPr>
              <w:t>Alaminos, E. a</w:t>
            </w:r>
            <w:r>
              <w:rPr>
                <w:szCs w:val="24"/>
                <w:lang w:val="pt-BR"/>
              </w:rPr>
              <w:t xml:space="preserve">nd </w:t>
            </w:r>
            <w:r w:rsidRPr="00713F91">
              <w:rPr>
                <w:szCs w:val="24"/>
                <w:lang w:val="pt-BR"/>
              </w:rPr>
              <w:t>Pleguezuelos, J. M.</w:t>
            </w:r>
          </w:p>
        </w:tc>
        <w:tc>
          <w:tcPr>
            <w:tcW w:w="462" w:type="pct"/>
            <w:vAlign w:val="center"/>
          </w:tcPr>
          <w:p w14:paraId="59AE7A91" w14:textId="62561629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2307/1565715","ISSN":"00221511","author":[{"dropping-particle":"","family":"Pleguezuelos","given":"Juan M","non-dropping-particle":"","parse-names":false,"suffix":""},{"dropping-particle":"","family":"Feriche","given":"Monica","non-dropping-particle":"","parse-names":false,"suffix":""}],"container-title":"Journal of Herpetology","id":"ITEM-1","issue":"2","issued":{"date-parts":[["1999","6"]]},"page":"202","title":"Reproductive Ecology of the Horseshoe Whip Snake (&lt;i&gt;Coluber hippocrepis&lt;/i&gt;) in the Iberian Peninsula","type":"article-journal","volume":"33"},"uris":["http://www.mendeley.com/documents/?uuid=6838e4d3-70f1-4f71-b42b-675cda78a9fc"]}],"mendeley":{"formattedCitation":"&lt;sup&gt;18&lt;/sup&gt;","plainTextFormattedCitation":"18","previouslyFormattedCitation":"&lt;sup&gt;18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18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713F91" w:rsidRPr="000D7266" w14:paraId="35D5DB55" w14:textId="77777777" w:rsidTr="002C1E44">
        <w:tc>
          <w:tcPr>
            <w:tcW w:w="1188" w:type="pct"/>
            <w:vAlign w:val="center"/>
          </w:tcPr>
          <w:p w14:paraId="5A813310" w14:textId="3AFA548F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Hydrodynastes gigas</w:t>
            </w:r>
          </w:p>
        </w:tc>
        <w:tc>
          <w:tcPr>
            <w:tcW w:w="2050" w:type="pct"/>
            <w:vAlign w:val="center"/>
          </w:tcPr>
          <w:p w14:paraId="2990C322" w14:textId="0CCF688C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319AAC6B" w14:textId="7EA7B03F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>
              <w:t>Carvalho, P.S.</w:t>
            </w:r>
          </w:p>
        </w:tc>
        <w:tc>
          <w:tcPr>
            <w:tcW w:w="462" w:type="pct"/>
            <w:vAlign w:val="center"/>
          </w:tcPr>
          <w:p w14:paraId="15D56023" w14:textId="5AA0FCDA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7550/rmb.43765","ISSN":"18703453","author":[{"dropping-particle":"","family":"Giraudo","given":"Alejandro R","non-dropping-particle":"","parse-names":false,"suffix":""},{"dropping-particle":"","family":"Arzamendia","given":"Vanesa","non-dropping-particle":"","parse-names":false,"suffix":""},{"dropping-particle":"","family":"Bellini","given":"Gisela P","non-dropping-particle":"","parse-names":false,"suffix":""},{"dropping-particle":"","family":"Bessa","given":"Carla A","non-dropping-particle":"","parse-names":false,"suffix":""},{"dropping-particle":"","family":"Belén Costanzo","given":"María","non-dropping-particle":"","parse-names":false,"suffix":""}],"container-title":"Revista Mexicana de Biodiversidad","id":"ITEM-1","issue":"4","issued":{"date-parts":[["2014","12"]]},"page":"1206-1216","title":"Ecología de una gran serpiente sudamericana, &lt;i&gt;Hydrodynastes gigas&lt;/i&gt; (Serpentes: Dipsadidae)","type":"article-journal","volume":"85"},"uris":["http://www.mendeley.com/documents/?uuid=5cd13330-3f16-49de-a01f-993631918497"]}],"mendeley":{"formattedCitation":"&lt;sup&gt;19&lt;/sup&gt;","plainTextFormattedCitation":"19","previouslyFormattedCitation":"&lt;sup&gt;19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19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713F91" w:rsidRPr="000D7266" w14:paraId="09B56AF5" w14:textId="77777777" w:rsidTr="002C1E44">
        <w:tc>
          <w:tcPr>
            <w:tcW w:w="1188" w:type="pct"/>
            <w:vAlign w:val="center"/>
          </w:tcPr>
          <w:p w14:paraId="684C23B1" w14:textId="579C1759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Leptodeira ornata</w:t>
            </w:r>
          </w:p>
        </w:tc>
        <w:tc>
          <w:tcPr>
            <w:tcW w:w="2050" w:type="pct"/>
            <w:vAlign w:val="center"/>
          </w:tcPr>
          <w:p w14:paraId="4C023902" w14:textId="678ECA77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 Minimum SVL of sexually mature specimens</w:t>
            </w:r>
          </w:p>
        </w:tc>
        <w:tc>
          <w:tcPr>
            <w:tcW w:w="1300" w:type="pct"/>
            <w:vAlign w:val="center"/>
          </w:tcPr>
          <w:p w14:paraId="0C51D74C" w14:textId="5AD61A68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T</w:t>
            </w:r>
            <w:r>
              <w:rPr>
                <w:szCs w:val="24"/>
              </w:rPr>
              <w:t>o</w:t>
            </w:r>
            <w:r w:rsidRPr="000D7266">
              <w:rPr>
                <w:szCs w:val="24"/>
              </w:rPr>
              <w:t>rres-Carvajal, O.</w:t>
            </w:r>
          </w:p>
        </w:tc>
        <w:tc>
          <w:tcPr>
            <w:tcW w:w="462" w:type="pct"/>
            <w:vAlign w:val="center"/>
          </w:tcPr>
          <w:p w14:paraId="3ABD42B8" w14:textId="2122FC6F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This study</w:t>
            </w:r>
          </w:p>
        </w:tc>
      </w:tr>
      <w:tr w:rsidR="00713F91" w:rsidRPr="000D7266" w14:paraId="6A6E4E8D" w14:textId="77777777" w:rsidTr="002C1E44">
        <w:tc>
          <w:tcPr>
            <w:tcW w:w="1188" w:type="pct"/>
            <w:vAlign w:val="center"/>
          </w:tcPr>
          <w:p w14:paraId="0FD4F1E1" w14:textId="069BE486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Malpolon monspessulanus</w:t>
            </w:r>
          </w:p>
        </w:tc>
        <w:tc>
          <w:tcPr>
            <w:tcW w:w="2050" w:type="pct"/>
            <w:vAlign w:val="center"/>
          </w:tcPr>
          <w:p w14:paraId="774FF30A" w14:textId="24EE447A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 Minimum SVL of sexually mature specimens</w:t>
            </w:r>
          </w:p>
        </w:tc>
        <w:tc>
          <w:tcPr>
            <w:tcW w:w="1300" w:type="pct"/>
            <w:vAlign w:val="center"/>
          </w:tcPr>
          <w:p w14:paraId="512BD093" w14:textId="4673A6CC" w:rsidR="00713F91" w:rsidRPr="00713F91" w:rsidRDefault="00713F91" w:rsidP="00713F91">
            <w:pPr>
              <w:pStyle w:val="SMcaption"/>
              <w:jc w:val="center"/>
              <w:rPr>
                <w:szCs w:val="24"/>
                <w:lang w:val="pt-BR"/>
              </w:rPr>
            </w:pPr>
            <w:r w:rsidRPr="00713F91">
              <w:rPr>
                <w:szCs w:val="24"/>
                <w:lang w:val="pt-BR"/>
              </w:rPr>
              <w:t>Alaminos, E. a</w:t>
            </w:r>
            <w:r>
              <w:rPr>
                <w:szCs w:val="24"/>
                <w:lang w:val="pt-BR"/>
              </w:rPr>
              <w:t xml:space="preserve">nd </w:t>
            </w:r>
            <w:r w:rsidRPr="00713F91">
              <w:rPr>
                <w:szCs w:val="24"/>
                <w:lang w:val="pt-BR"/>
              </w:rPr>
              <w:t>Pleguezuelos, J. M.</w:t>
            </w:r>
          </w:p>
        </w:tc>
        <w:tc>
          <w:tcPr>
            <w:tcW w:w="462" w:type="pct"/>
            <w:vAlign w:val="center"/>
          </w:tcPr>
          <w:p w14:paraId="18ED80AE" w14:textId="10BE07A2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643/CH-06-272","ISSN":"0045-8511","author":[{"dropping-particle":"","family":"Feriche","given":"Mónica","non-dropping-particle":"","parse-names":false,"suffix":""},{"dropping-particle":"","family":"Pleguezuelos","given":"Juan M","non-dropping-particle":"","parse-names":false,"suffix":""},{"dropping-particle":"","family":"Santos","given":"Xavier","non-dropping-particle":"","parse-names":false,"suffix":""}],"container-title":"Copeia","id":"ITEM-1","issue":"2","issued":{"date-parts":[["2008","6","4"]]},"page":"279-285","title":"Reproductive Ecology of the Montpellier Snake, &lt;i&gt;Malpolon monspessulanus&lt;/i&gt; (Colubridae), and Comparison with Other Sympatric Colubrids in the Iberian Peninsula","type":"article-journal","volume":"2008"},"uris":["http://www.mendeley.com/documents/?uuid=b184ed8c-2caa-4d93-9f62-877d7e42c589"]}],"mendeley":{"formattedCitation":"&lt;sup&gt;20&lt;/sup&gt;","plainTextFormattedCitation":"20","previouslyFormattedCitation":"&lt;sup&gt;20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20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713F91" w:rsidRPr="000D7266" w14:paraId="4EEE171E" w14:textId="77777777" w:rsidTr="002C1E44">
        <w:tc>
          <w:tcPr>
            <w:tcW w:w="1188" w:type="pct"/>
            <w:vAlign w:val="center"/>
          </w:tcPr>
          <w:p w14:paraId="24C87208" w14:textId="34D059F3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Natriciteres olivacea</w:t>
            </w:r>
          </w:p>
        </w:tc>
        <w:tc>
          <w:tcPr>
            <w:tcW w:w="2050" w:type="pct"/>
            <w:vAlign w:val="center"/>
          </w:tcPr>
          <w:p w14:paraId="38CB6B95" w14:textId="5B45A1EE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</w:t>
            </w:r>
          </w:p>
        </w:tc>
        <w:tc>
          <w:tcPr>
            <w:tcW w:w="1300" w:type="pct"/>
            <w:vAlign w:val="center"/>
          </w:tcPr>
          <w:p w14:paraId="6EEB0253" w14:textId="46A59116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Wallach, V.</w:t>
            </w:r>
          </w:p>
        </w:tc>
        <w:tc>
          <w:tcPr>
            <w:tcW w:w="462" w:type="pct"/>
            <w:vAlign w:val="center"/>
          </w:tcPr>
          <w:p w14:paraId="48C52A21" w14:textId="11062C71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t>This study</w:t>
            </w:r>
          </w:p>
        </w:tc>
      </w:tr>
      <w:tr w:rsidR="00713F91" w:rsidRPr="000D7266" w14:paraId="0D86DAAC" w14:textId="77777777" w:rsidTr="002C1E44">
        <w:tc>
          <w:tcPr>
            <w:tcW w:w="1188" w:type="pct"/>
            <w:vAlign w:val="center"/>
          </w:tcPr>
          <w:p w14:paraId="1EF9BFA7" w14:textId="7A9979BE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Palusophis bifossatus</w:t>
            </w:r>
          </w:p>
        </w:tc>
        <w:tc>
          <w:tcPr>
            <w:tcW w:w="2050" w:type="pct"/>
            <w:vAlign w:val="center"/>
          </w:tcPr>
          <w:p w14:paraId="6E3A36C4" w14:textId="33C20CB6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4A53F9E2" w14:textId="4EC49853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Dourado, A. and </w:t>
            </w:r>
            <w:r w:rsidRPr="000D7266">
              <w:rPr>
                <w:szCs w:val="24"/>
              </w:rPr>
              <w:t>Prudente, A. L. C.</w:t>
            </w:r>
          </w:p>
        </w:tc>
        <w:tc>
          <w:tcPr>
            <w:tcW w:w="462" w:type="pct"/>
            <w:vAlign w:val="center"/>
          </w:tcPr>
          <w:p w14:paraId="12A63689" w14:textId="4DE76138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590/S1984-46702009000100003","ISSN":"1984-4689","author":[{"dropping-particle":"","family":"Leite","given":"Pedro T","non-dropping-particle":"","parse-names":false,"suffix":""},{"dropping-particle":"","family":"Nunes","given":"Simone F","non-dropping-particle":"","parse-names":false,"suffix":""},{"dropping-particle":"","family":"Kaefer","given":"Igor L","non-dropping-particle":"","parse-names":false,"suffix":""},{"dropping-particle":"","family":"Cechin","given":"Sonia Z","non-dropping-particle":"","parse-names":false,"suffix":""}],"container-title":"Zoologia (Curitiba)","id":"ITEM-1","issue":"1","issued":{"date-parts":[["2009","3"]]},"page":"12-18","title":"Reproductive biology of the swamp racer &lt;i&gt;Mastigodryas bifossatus&lt;/i&gt; (Serpentes: Colubridae) in subtropical Brazil","type":"article-journal","volume":"26"},"uris":["http://www.mendeley.com/documents/?uuid=81a1fb19-5761-404f-a62f-582731e57592"]},{"id":"ITEM-2","itemData":{"DOI":"10.1643/CH-12-008","ISSN":"0045-8511","author":[{"dropping-particle":"","family":"Dourado","given":"Ângelo C M","non-dropping-particle":"","parse-names":false,"suffix":""},{"dropping-particle":"","family":"Oliveira","given":"Leonardo","non-dropping-particle":"","parse-names":false,"suffix":""},{"dropping-particle":"","family":"Prudente","given":"Ana L C","non-dropping-particle":"","parse-names":false,"suffix":""}],"container-title":"Copeia","id":"ITEM-2","issue":"1","issued":{"date-parts":[["2013","3","27"]]},"page":"132-141","title":"Pseudoautotomy in &lt;i&gt;Dendrophidion dendrophis&lt;/i&gt; and &lt;i&gt;Mastigodryas bifossatus&lt;/i&gt; (Serpentes: Colubridae): Tail Morphology and Breakage Frequency","type":"article-journal","volume":"2013"},"uris":["http://www.mendeley.com/documents/?uuid=4e07a4b5-9d33-4ec7-b489-0cdfe6424162"]}],"mendeley":{"formattedCitation":"&lt;sup&gt;9,21&lt;/sup&gt;","plainTextFormattedCitation":"9,21","previouslyFormattedCitation":"&lt;sup&gt;9,21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9,21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713F91" w:rsidRPr="000D7266" w14:paraId="7226668D" w14:textId="77777777" w:rsidTr="002C1E44">
        <w:tc>
          <w:tcPr>
            <w:tcW w:w="1188" w:type="pct"/>
            <w:vAlign w:val="center"/>
          </w:tcPr>
          <w:p w14:paraId="097FB51B" w14:textId="777BC9A0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Philodryas aestiva</w:t>
            </w:r>
          </w:p>
        </w:tc>
        <w:tc>
          <w:tcPr>
            <w:tcW w:w="2050" w:type="pct"/>
            <w:vAlign w:val="center"/>
          </w:tcPr>
          <w:p w14:paraId="03537E44" w14:textId="1DD6C0D9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</w:t>
            </w:r>
            <w:r>
              <w:rPr>
                <w:szCs w:val="24"/>
              </w:rPr>
              <w:t xml:space="preserve"> </w:t>
            </w: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351FA5AF" w14:textId="554CE180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>Cabral, H.</w:t>
            </w:r>
          </w:p>
        </w:tc>
        <w:tc>
          <w:tcPr>
            <w:tcW w:w="462" w:type="pct"/>
            <w:vAlign w:val="center"/>
          </w:tcPr>
          <w:p w14:paraId="1A240026" w14:textId="7D51B57B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590/0001-3765201920180296","ISSN":"1678-2690","author":[{"dropping-particle":"","family":"Quintela","given":"Fernando M","non-dropping-particle":"","parse-names":false,"suffix":""},{"dropping-particle":"","family":"Loebmann","given":"Daniel","non-dropping-particle":"","parse-names":false,"suffix":""}],"container-title":"Anais da Academia Brasileira de Ciências","id":"ITEM-1","issue":"1","issued":{"date-parts":[["2019"]]},"page":"e20180296","title":"Diet, sexual dimorphism and reproduction of sympatric racers &lt;i&gt;Philodryas aestiva&lt;/i&gt; and &lt;i&gt;Philodryas patagoniensis&lt;/i&gt; from the coastal Brazilian Pampa","type":"article-journal","volume":"91"},"uris":["http://www.mendeley.com/documents/?uuid=5efae606-3bf5-42c1-a58a-e9d9fed02ab3"]}],"mendeley":{"formattedCitation":"&lt;sup&gt;22&lt;/sup&gt;","plainTextFormattedCitation":"22","previouslyFormattedCitation":"&lt;sup&gt;22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22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713F91" w:rsidRPr="000D7266" w14:paraId="2E4F5A46" w14:textId="77777777" w:rsidTr="002C1E44">
        <w:tc>
          <w:tcPr>
            <w:tcW w:w="1188" w:type="pct"/>
            <w:vAlign w:val="center"/>
          </w:tcPr>
          <w:p w14:paraId="46392AA1" w14:textId="10A34867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Philodryas nattereri</w:t>
            </w:r>
          </w:p>
        </w:tc>
        <w:tc>
          <w:tcPr>
            <w:tcW w:w="2050" w:type="pct"/>
            <w:vAlign w:val="center"/>
          </w:tcPr>
          <w:p w14:paraId="1A2542A0" w14:textId="216EC61D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</w:t>
            </w:r>
            <w:r>
              <w:rPr>
                <w:szCs w:val="24"/>
              </w:rPr>
              <w:t xml:space="preserve"> </w:t>
            </w: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2279A954" w14:textId="3DA5BAEF" w:rsidR="00713F91" w:rsidRPr="00822384" w:rsidRDefault="00713F91" w:rsidP="00713F91">
            <w:pPr>
              <w:pStyle w:val="SMcaption"/>
              <w:jc w:val="center"/>
              <w:rPr>
                <w:szCs w:val="24"/>
                <w:lang w:val="pt-BR"/>
              </w:rPr>
            </w:pPr>
            <w:r w:rsidRPr="00822384">
              <w:rPr>
                <w:szCs w:val="24"/>
                <w:lang w:val="pt-BR"/>
              </w:rPr>
              <w:t xml:space="preserve">Cabral, H., Freire, E.M.X, </w:t>
            </w:r>
            <w:r w:rsidR="00822384" w:rsidRPr="00822384">
              <w:rPr>
                <w:szCs w:val="24"/>
                <w:lang w:val="pt-BR"/>
              </w:rPr>
              <w:t>Passos, P.,</w:t>
            </w:r>
            <w:r w:rsidR="00822384">
              <w:rPr>
                <w:szCs w:val="24"/>
                <w:lang w:val="pt-BR"/>
              </w:rPr>
              <w:t xml:space="preserve"> and </w:t>
            </w:r>
            <w:r w:rsidRPr="00822384">
              <w:rPr>
                <w:szCs w:val="24"/>
                <w:lang w:val="pt-BR"/>
              </w:rPr>
              <w:t>Sales, R.F.D.</w:t>
            </w:r>
          </w:p>
        </w:tc>
        <w:tc>
          <w:tcPr>
            <w:tcW w:w="462" w:type="pct"/>
            <w:vAlign w:val="center"/>
          </w:tcPr>
          <w:p w14:paraId="3061ADA5" w14:textId="6319E422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080/01650529509360953","ISSN":"0165-0521","author":[{"dropping-particle":"","family":"Fowler","given":"Ian R","non-dropping-particle":"","parse-names":false,"suffix":""},{"dropping-particle":"","family":"Salomão","given":"Maria G","non-dropping-particle":"","parse-names":false,"suffix":""}],"container-title":"Studies on Neotropical Fauna and Environment","id":"ITEM-1","issue":"3","issued":{"date-parts":[["1995","9"]]},"page":"149-157","title":"A new technique to distinguish between immature and adult snakes and between males and females in six species of the neotropical colubrid snakes &lt;i&gt;Philodryas&lt;/i&gt;","type":"article-journal","volume":"30"},"uris":["http://www.mendeley.com/documents/?uuid=07284df8-5a41-430e-8d0b-f415ed51f34c"]}],"mendeley":{"formattedCitation":"&lt;sup&gt;23&lt;/sup&gt;","plainTextFormattedCitation":"23","previouslyFormattedCitation":"&lt;sup&gt;23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23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713F91" w:rsidRPr="000D7266" w14:paraId="6E0C07C5" w14:textId="77777777" w:rsidTr="002C1E44">
        <w:tc>
          <w:tcPr>
            <w:tcW w:w="1188" w:type="pct"/>
            <w:vAlign w:val="center"/>
          </w:tcPr>
          <w:p w14:paraId="35470646" w14:textId="12232E09" w:rsidR="00713F91" w:rsidRPr="000D7266" w:rsidRDefault="00713F91" w:rsidP="00713F91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Philodryas patagoniensis</w:t>
            </w:r>
          </w:p>
        </w:tc>
        <w:tc>
          <w:tcPr>
            <w:tcW w:w="2050" w:type="pct"/>
            <w:vAlign w:val="center"/>
          </w:tcPr>
          <w:p w14:paraId="00C872EA" w14:textId="106F7801" w:rsidR="00713F91" w:rsidRPr="000D7266" w:rsidRDefault="00713F91" w:rsidP="00713F91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>Inspection of specimens for sexually mature traits +</w:t>
            </w:r>
            <w:r>
              <w:rPr>
                <w:szCs w:val="24"/>
              </w:rPr>
              <w:t xml:space="preserve"> </w:t>
            </w:r>
            <w:r w:rsidRPr="000D7266">
              <w:rPr>
                <w:szCs w:val="24"/>
              </w:rPr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24ED396D" w14:textId="1C3AC7F6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>
              <w:rPr>
                <w:szCs w:val="24"/>
              </w:rPr>
              <w:t>Cabral, H.</w:t>
            </w:r>
          </w:p>
        </w:tc>
        <w:tc>
          <w:tcPr>
            <w:tcW w:w="462" w:type="pct"/>
            <w:vAlign w:val="center"/>
          </w:tcPr>
          <w:p w14:paraId="3BC0C9D7" w14:textId="3F4E2FA7" w:rsidR="00713F91" w:rsidRPr="000D7266" w:rsidRDefault="00713F91" w:rsidP="00713F91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590/0001-3765201920180296","ISSN":"1678-2690","author":[{"dropping-particle":"","family":"Quintela","given":"Fernando M","non-dropping-particle":"","parse-names":false,"suffix":""},{"dropping-particle":"","family":"Loebmann","given":"Daniel","non-dropping-particle":"","parse-names":false,"suffix":""}],"container-title":"Anais da Academia Brasileira de Ciências","id":"ITEM-1","issue":"1","issued":{"date-parts":[["2019"]]},"page":"e20180296","title":"Diet, sexual dimorphism and reproduction of sympatric racers &lt;i&gt;Philodryas aestiva&lt;/i&gt; and &lt;i&gt;Philodryas patagoniensis&lt;/i&gt; from the coastal Brazilian Pampa","type":"article-journal","volume":"91"},"uris":["http://www.mendeley.com/documents/?uuid=5efae606-3bf5-42c1-a58a-e9d9fed02ab3"]}],"mendeley":{"formattedCitation":"&lt;sup&gt;22&lt;/sup&gt;","plainTextFormattedCitation":"22","previouslyFormattedCitation":"&lt;sup&gt;22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22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9A2F5A" w:rsidRPr="000D7266" w14:paraId="6EE80A94" w14:textId="77777777" w:rsidTr="002C1E44">
        <w:tc>
          <w:tcPr>
            <w:tcW w:w="1188" w:type="pct"/>
            <w:vAlign w:val="center"/>
          </w:tcPr>
          <w:p w14:paraId="5E92FDCF" w14:textId="4049CA46" w:rsidR="009A2F5A" w:rsidRPr="000D7266" w:rsidRDefault="009A2F5A" w:rsidP="009A2F5A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Taeniophallus affinis</w:t>
            </w:r>
          </w:p>
        </w:tc>
        <w:tc>
          <w:tcPr>
            <w:tcW w:w="2050" w:type="pct"/>
            <w:vAlign w:val="center"/>
          </w:tcPr>
          <w:p w14:paraId="481FE81B" w14:textId="7C22BB95" w:rsidR="009A2F5A" w:rsidRPr="000D7266" w:rsidRDefault="009A2F5A" w:rsidP="009A2F5A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 xml:space="preserve">Inspection of specimens for sexual traits </w:t>
            </w:r>
            <w:r>
              <w:rPr>
                <w:szCs w:val="24"/>
              </w:rPr>
              <w:t xml:space="preserve">(sex) </w:t>
            </w:r>
            <w:r w:rsidRPr="000D7266">
              <w:rPr>
                <w:szCs w:val="24"/>
              </w:rPr>
              <w:t>+</w:t>
            </w:r>
            <w:r>
              <w:rPr>
                <w:szCs w:val="24"/>
              </w:rPr>
              <w:t xml:space="preserve"> </w:t>
            </w:r>
            <w:r w:rsidRPr="000D7266">
              <w:rPr>
                <w:szCs w:val="24"/>
              </w:rPr>
              <w:t>Minimum SVL of sexually mature specimens</w:t>
            </w:r>
            <w:r>
              <w:rPr>
                <w:szCs w:val="24"/>
              </w:rPr>
              <w:t xml:space="preserve"> (life-stage)</w:t>
            </w:r>
          </w:p>
        </w:tc>
        <w:tc>
          <w:tcPr>
            <w:tcW w:w="1300" w:type="pct"/>
            <w:vAlign w:val="center"/>
          </w:tcPr>
          <w:p w14:paraId="0B1841F5" w14:textId="27C2EC05" w:rsidR="009A2F5A" w:rsidRPr="000D7266" w:rsidRDefault="009A2F5A" w:rsidP="009A2F5A">
            <w:pPr>
              <w:pStyle w:val="SMcaption"/>
              <w:ind w:left="720"/>
              <w:rPr>
                <w:szCs w:val="24"/>
              </w:rPr>
            </w:pPr>
            <w:r>
              <w:rPr>
                <w:szCs w:val="24"/>
              </w:rPr>
              <w:t>Abegg, A. and Prado, P.</w:t>
            </w:r>
          </w:p>
        </w:tc>
        <w:tc>
          <w:tcPr>
            <w:tcW w:w="462" w:type="pct"/>
            <w:vAlign w:val="center"/>
          </w:tcPr>
          <w:p w14:paraId="3CA707EE" w14:textId="03880F9C" w:rsidR="009A2F5A" w:rsidRPr="000D7266" w:rsidRDefault="009A2F5A" w:rsidP="009A2F5A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Gomes","given":"Cristian A","non-dropping-particle":"","parse-names":false,"suffix":""}],"id":"ITEM-1","issued":{"date-parts":[["2012"]]},"number-of-pages":"68","publisher":"Universidade Estadual Paulista","title":"História natural das serpentes dos gêneros &lt;i&gt;Echinanthera&lt;/i&gt; e &lt;i&gt;Taeniophallus&lt;/i&gt; (Echinantherini)","type":"thesis"},"uris":["http://www.mendeley.com/documents/?uuid=400e4744-aeea-4d3d-b853-8066e6139ec6"]}],"mendeley":{"formattedCitation":"&lt;sup&gt;24&lt;/sup&gt;","plainTextFormattedCitation":"24","previouslyFormattedCitation":"&lt;sup&gt;24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24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9A2F5A" w:rsidRPr="000D7266" w14:paraId="1AE68464" w14:textId="77777777" w:rsidTr="002C1E44">
        <w:tc>
          <w:tcPr>
            <w:tcW w:w="1188" w:type="pct"/>
            <w:vAlign w:val="center"/>
          </w:tcPr>
          <w:p w14:paraId="56EAB6CA" w14:textId="516D0BFE" w:rsidR="009A2F5A" w:rsidRPr="000D7266" w:rsidRDefault="009A2F5A" w:rsidP="009A2F5A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Tantilla melanocephala</w:t>
            </w:r>
          </w:p>
        </w:tc>
        <w:tc>
          <w:tcPr>
            <w:tcW w:w="2050" w:type="pct"/>
            <w:vAlign w:val="center"/>
          </w:tcPr>
          <w:p w14:paraId="05735A4C" w14:textId="4FFDA595" w:rsidR="009A2F5A" w:rsidRPr="000D7266" w:rsidRDefault="009A2F5A" w:rsidP="009A2F5A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 xml:space="preserve">Inspection of specimens for sexual traits </w:t>
            </w:r>
            <w:r>
              <w:rPr>
                <w:szCs w:val="24"/>
              </w:rPr>
              <w:t xml:space="preserve">(sex) </w:t>
            </w:r>
            <w:r w:rsidRPr="000D7266">
              <w:rPr>
                <w:szCs w:val="24"/>
              </w:rPr>
              <w:t>+ Minimum SVL of sexually mature specimens</w:t>
            </w:r>
          </w:p>
        </w:tc>
        <w:tc>
          <w:tcPr>
            <w:tcW w:w="1300" w:type="pct"/>
            <w:vAlign w:val="center"/>
          </w:tcPr>
          <w:p w14:paraId="355BD334" w14:textId="66D16EDA" w:rsidR="009A2F5A" w:rsidRPr="00713F91" w:rsidRDefault="009A2F5A" w:rsidP="009A2F5A">
            <w:pPr>
              <w:pStyle w:val="SMcaption"/>
              <w:jc w:val="center"/>
              <w:rPr>
                <w:szCs w:val="24"/>
              </w:rPr>
            </w:pPr>
            <w:r w:rsidRPr="00713F91">
              <w:rPr>
                <w:szCs w:val="24"/>
              </w:rPr>
              <w:t>Azevedo, W.S., Freire, E.M.X., and Sale</w:t>
            </w:r>
            <w:r>
              <w:rPr>
                <w:szCs w:val="24"/>
              </w:rPr>
              <w:t>s, R.F.D.</w:t>
            </w:r>
          </w:p>
        </w:tc>
        <w:tc>
          <w:tcPr>
            <w:tcW w:w="462" w:type="pct"/>
            <w:vAlign w:val="center"/>
          </w:tcPr>
          <w:p w14:paraId="1EC23135" w14:textId="6CD917FA" w:rsidR="009A2F5A" w:rsidRPr="000D7266" w:rsidRDefault="009A2F5A" w:rsidP="009A2F5A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DOI":"10.1163/156853898X00214","ISSN":"0173-5373","author":[{"dropping-particle":"V","family":"Marques","given":"Otavio A","non-dropping-particle":"","parse-names":false,"suffix":""},{"dropping-particle":"","family":"Puorto","given":"Giuseppe","non-dropping-particle":"","parse-names":false,"suffix":""}],"container-title":"Amphibia-Reptilia","id":"ITEM-1","issue":"3","issued":{"date-parts":[["1998"]]},"page":"311-318","title":"Feeding, reproduction and growth in the crowned snake","type":"article-journal","volume":"19"},"uris":["http://www.mendeley.com/documents/?uuid=ea57f946-0d6f-4127-9a98-25485796b7e3"]},{"id":"ITEM-2","itemData":{"DOI":"10.1670/0022-1511(2006)40[553:RBOTML]2.0.CO;2","author":[{"dropping-particle":"","family":"Santos-Costa","given":"Maria C","non-dropping-particle":"","parse-names":false,"suffix":""},{"dropping-particle":"","family":"Prudente","given":"Ana L C","non-dropping-particle":"","parse-names":false,"suffix":""},{"dropping-particle":"","family":"Di-Bernardo","given":"Marcos","non-dropping-particle":"","parse-names":false,"suffix":""}],"container-title":"Journal of Herpetology2","id":"ITEM-2","issued":{"date-parts":[["2009"]]},"page":"553-556","title":"Reproductive Biology of &lt;i&gt;Tantilla melanocephala&lt;/i&gt; (Linnaeus, 1758) (Serpentes, Colubridae) from Eastern Amazonia, Brazil","type":"article-journal","volume":"40"},"uris":["http://www.mendeley.com/documents/?uuid=cf3ab142-db70-438c-886a-455fa0516d91"]}],"mendeley":{"formattedCitation":"&lt;sup&gt;25,26&lt;/sup&gt;","plainTextFormattedCitation":"25,26","previouslyFormattedCitation":"&lt;sup&gt;25,26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25,26</w:t>
            </w:r>
            <w:r w:rsidRPr="000D7266">
              <w:rPr>
                <w:szCs w:val="24"/>
              </w:rPr>
              <w:fldChar w:fldCharType="end"/>
            </w:r>
          </w:p>
        </w:tc>
      </w:tr>
      <w:tr w:rsidR="009A2F5A" w:rsidRPr="000D7266" w14:paraId="33C9A6D5" w14:textId="77777777" w:rsidTr="002C1E44">
        <w:tc>
          <w:tcPr>
            <w:tcW w:w="1188" w:type="pct"/>
            <w:vAlign w:val="center"/>
          </w:tcPr>
          <w:p w14:paraId="1871A468" w14:textId="2FA7139B" w:rsidR="009A2F5A" w:rsidRPr="000D7266" w:rsidRDefault="009A2F5A" w:rsidP="009A2F5A">
            <w:pPr>
              <w:pStyle w:val="SMcaption"/>
              <w:numPr>
                <w:ilvl w:val="0"/>
                <w:numId w:val="4"/>
              </w:numPr>
              <w:ind w:left="284"/>
              <w:rPr>
                <w:i/>
                <w:iCs/>
                <w:szCs w:val="24"/>
              </w:rPr>
            </w:pPr>
            <w:r w:rsidRPr="000D7266">
              <w:rPr>
                <w:i/>
                <w:iCs/>
                <w:color w:val="000000"/>
                <w:szCs w:val="24"/>
              </w:rPr>
              <w:t>Zamenis scalaris</w:t>
            </w:r>
          </w:p>
        </w:tc>
        <w:tc>
          <w:tcPr>
            <w:tcW w:w="2050" w:type="pct"/>
            <w:vAlign w:val="center"/>
          </w:tcPr>
          <w:p w14:paraId="5ABCE679" w14:textId="2AAC5BF3" w:rsidR="009A2F5A" w:rsidRPr="000D7266" w:rsidRDefault="009A2F5A" w:rsidP="009A2F5A">
            <w:pPr>
              <w:pStyle w:val="SMcaption"/>
              <w:rPr>
                <w:szCs w:val="24"/>
              </w:rPr>
            </w:pPr>
            <w:r w:rsidRPr="000D7266">
              <w:rPr>
                <w:szCs w:val="24"/>
              </w:rPr>
              <w:t xml:space="preserve">Inspection of specimens for sexually mature traits + </w:t>
            </w:r>
            <w:r w:rsidRPr="000D7266">
              <w:rPr>
                <w:szCs w:val="24"/>
              </w:rPr>
              <w:lastRenderedPageBreak/>
              <w:t>Minimum SVL of sexually mature specimens</w:t>
            </w:r>
          </w:p>
        </w:tc>
        <w:tc>
          <w:tcPr>
            <w:tcW w:w="1300" w:type="pct"/>
            <w:vAlign w:val="center"/>
          </w:tcPr>
          <w:p w14:paraId="1BE28EBE" w14:textId="77288A68" w:rsidR="009A2F5A" w:rsidRPr="00713F91" w:rsidRDefault="009A2F5A" w:rsidP="009A2F5A">
            <w:pPr>
              <w:pStyle w:val="SMcaption"/>
              <w:jc w:val="center"/>
              <w:rPr>
                <w:szCs w:val="24"/>
                <w:lang w:val="pt-BR"/>
              </w:rPr>
            </w:pPr>
            <w:r w:rsidRPr="00713F91">
              <w:rPr>
                <w:szCs w:val="24"/>
                <w:lang w:val="pt-BR"/>
              </w:rPr>
              <w:lastRenderedPageBreak/>
              <w:t>Alaminos, E. a</w:t>
            </w:r>
            <w:r>
              <w:rPr>
                <w:szCs w:val="24"/>
                <w:lang w:val="pt-BR"/>
              </w:rPr>
              <w:t xml:space="preserve">nd </w:t>
            </w:r>
            <w:r w:rsidRPr="00713F91">
              <w:rPr>
                <w:szCs w:val="24"/>
                <w:lang w:val="pt-BR"/>
              </w:rPr>
              <w:t xml:space="preserve">Pleguezuelos, J. </w:t>
            </w:r>
            <w:r w:rsidRPr="00713F91">
              <w:rPr>
                <w:szCs w:val="24"/>
                <w:lang w:val="pt-BR"/>
              </w:rPr>
              <w:lastRenderedPageBreak/>
              <w:t>M.</w:t>
            </w:r>
          </w:p>
        </w:tc>
        <w:tc>
          <w:tcPr>
            <w:tcW w:w="462" w:type="pct"/>
            <w:vAlign w:val="center"/>
          </w:tcPr>
          <w:p w14:paraId="5D8AE03F" w14:textId="1C62EF2D" w:rsidR="009A2F5A" w:rsidRPr="000D7266" w:rsidRDefault="009A2F5A" w:rsidP="009A2F5A">
            <w:pPr>
              <w:pStyle w:val="SMcaption"/>
              <w:jc w:val="center"/>
              <w:rPr>
                <w:szCs w:val="24"/>
              </w:rPr>
            </w:pPr>
            <w:r w:rsidRPr="000D7266">
              <w:rPr>
                <w:szCs w:val="24"/>
              </w:rPr>
              <w:lastRenderedPageBreak/>
              <w:fldChar w:fldCharType="begin" w:fldLock="1"/>
            </w:r>
            <w:r w:rsidR="00C21728">
              <w:rPr>
                <w:szCs w:val="24"/>
              </w:rPr>
              <w:instrText>ADDIN CSL_CITATION {"citationItems":[{"id":"ITEM-1","itemData":{"author":[{"dropping-particle":"","family":"Pleguezuelos","given":"Juan M","non-dropping-particle":"","parse-names":false,"suffix":""},{"dropping-particle":"","family":"Feriche","given":"Mónica","non-dropping-particle":"","parse-names":false,"suffix":""}],"container-title":"The Herpetological Journal","id":"ITEM-1","issue":"2","issued":{"date-parts":[["2006"]]},"page":"177-182","title":"Reproductive ecology of a Mediterranean ratsnake, the ladder snake &lt;i&gt;Rhinechis scalaris&lt;/i&gt; (Schinz, 1822)","type":"article-journal","volume":"16"},"uris":["http://www.mendeley.com/documents/?uuid=f67e9ff0-eea6-4a21-91f1-57a2f83fd59b"]}],"mendeley":{"formattedCitation":"&lt;sup&gt;27&lt;/sup&gt;","plainTextFormattedCitation":"27","previouslyFormattedCitation":"&lt;sup&gt;27&lt;/sup&gt;"},"properties":{"noteIndex":0},"schema":"https://github.com/citation-style-language/schema/raw/master/csl-citation.json"}</w:instrText>
            </w:r>
            <w:r w:rsidRPr="000D7266">
              <w:rPr>
                <w:szCs w:val="24"/>
              </w:rPr>
              <w:fldChar w:fldCharType="separate"/>
            </w:r>
            <w:r w:rsidRPr="0015414C">
              <w:rPr>
                <w:noProof/>
                <w:szCs w:val="24"/>
                <w:vertAlign w:val="superscript"/>
              </w:rPr>
              <w:t>27</w:t>
            </w:r>
            <w:r w:rsidRPr="000D7266">
              <w:rPr>
                <w:szCs w:val="24"/>
              </w:rPr>
              <w:fldChar w:fldCharType="end"/>
            </w:r>
          </w:p>
        </w:tc>
      </w:tr>
    </w:tbl>
    <w:p w14:paraId="6F04BEF4" w14:textId="12230AED" w:rsidR="00C21728" w:rsidRPr="00C21728" w:rsidRDefault="00036E13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>
        <w:lastRenderedPageBreak/>
        <w:fldChar w:fldCharType="begin" w:fldLock="1"/>
      </w:r>
      <w:r w:rsidRPr="000A1C9B">
        <w:rPr>
          <w:lang w:val="pt-BR"/>
        </w:rPr>
        <w:instrText xml:space="preserve">ADDIN Mendeley Bibliography CSL_BIBLIOGRAPHY </w:instrText>
      </w:r>
      <w:r>
        <w:fldChar w:fldCharType="separate"/>
      </w:r>
      <w:r w:rsidR="00C21728" w:rsidRPr="000A1C9B">
        <w:rPr>
          <w:rFonts w:ascii="Times New Roman" w:hAnsi="Times New Roman" w:cs="Times New Roman"/>
          <w:noProof/>
          <w:lang w:val="pt-BR"/>
        </w:rPr>
        <w:t>1.</w:t>
      </w:r>
      <w:r w:rsidR="00C21728" w:rsidRPr="000A1C9B">
        <w:rPr>
          <w:rFonts w:ascii="Times New Roman" w:hAnsi="Times New Roman" w:cs="Times New Roman"/>
          <w:noProof/>
          <w:lang w:val="pt-BR"/>
        </w:rPr>
        <w:tab/>
        <w:t xml:space="preserve">Santos, L. C. Biologia reprodutiva comparada de Amphisbaenidae (Squamata, Amphisbaenia) do Brasil. </w:t>
      </w:r>
      <w:r w:rsidR="00C21728" w:rsidRPr="00C21728">
        <w:rPr>
          <w:rFonts w:ascii="Times New Roman" w:hAnsi="Times New Roman" w:cs="Times New Roman"/>
          <w:noProof/>
        </w:rPr>
        <w:t>(Universidade de São Paulo, 2013).</w:t>
      </w:r>
    </w:p>
    <w:p w14:paraId="241E950C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2.</w:t>
      </w:r>
      <w:r w:rsidRPr="00C21728">
        <w:rPr>
          <w:rFonts w:ascii="Times New Roman" w:hAnsi="Times New Roman" w:cs="Times New Roman"/>
          <w:noProof/>
        </w:rPr>
        <w:tab/>
        <w:t xml:space="preserve">Vanzolini, P. E. Contributions to the knowledge of the Brasilian lizards of the family Amphisbaenidae Gray, 1825. 6. On the geographical distribution and differentiation of </w:t>
      </w:r>
      <w:r w:rsidRPr="00C21728">
        <w:rPr>
          <w:rFonts w:ascii="Times New Roman" w:hAnsi="Times New Roman" w:cs="Times New Roman"/>
          <w:i/>
          <w:iCs/>
          <w:noProof/>
        </w:rPr>
        <w:t>Amphisbaena fuliginosa</w:t>
      </w:r>
      <w:r w:rsidRPr="00C21728">
        <w:rPr>
          <w:rFonts w:ascii="Times New Roman" w:hAnsi="Times New Roman" w:cs="Times New Roman"/>
          <w:noProof/>
        </w:rPr>
        <w:t xml:space="preserve"> Linné. </w:t>
      </w:r>
      <w:r w:rsidRPr="00C21728">
        <w:rPr>
          <w:rFonts w:ascii="Times New Roman" w:hAnsi="Times New Roman" w:cs="Times New Roman"/>
          <w:i/>
          <w:iCs/>
          <w:noProof/>
        </w:rPr>
        <w:t>Bull. Museum Comp. Zool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106</w:t>
      </w:r>
      <w:r w:rsidRPr="00C21728">
        <w:rPr>
          <w:rFonts w:ascii="Times New Roman" w:hAnsi="Times New Roman" w:cs="Times New Roman"/>
          <w:noProof/>
        </w:rPr>
        <w:t>, 1–67 (1951).</w:t>
      </w:r>
    </w:p>
    <w:p w14:paraId="4448B152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3.</w:t>
      </w:r>
      <w:r w:rsidRPr="00C21728">
        <w:rPr>
          <w:rFonts w:ascii="Times New Roman" w:hAnsi="Times New Roman" w:cs="Times New Roman"/>
          <w:noProof/>
        </w:rPr>
        <w:tab/>
        <w:t xml:space="preserve">Oliveira, C. R., Roberto, I. J., Gonçalves-Sousa, J. G. &amp; Ávila, R. W. On the ecology of </w:t>
      </w:r>
      <w:r w:rsidRPr="00C21728">
        <w:rPr>
          <w:rFonts w:ascii="Times New Roman" w:hAnsi="Times New Roman" w:cs="Times New Roman"/>
          <w:i/>
          <w:iCs/>
          <w:noProof/>
        </w:rPr>
        <w:t>Amphisbaena heathi</w:t>
      </w:r>
      <w:r w:rsidRPr="00C21728">
        <w:rPr>
          <w:rFonts w:ascii="Times New Roman" w:hAnsi="Times New Roman" w:cs="Times New Roman"/>
          <w:noProof/>
        </w:rPr>
        <w:t xml:space="preserve"> (Squamata: Amphisbaenidae) from Northeastern Brazil. </w:t>
      </w:r>
      <w:r w:rsidRPr="00C21728">
        <w:rPr>
          <w:rFonts w:ascii="Times New Roman" w:hAnsi="Times New Roman" w:cs="Times New Roman"/>
          <w:i/>
          <w:iCs/>
          <w:noProof/>
        </w:rPr>
        <w:t>Herpetol. Rev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50</w:t>
      </w:r>
      <w:r w:rsidRPr="00C21728">
        <w:rPr>
          <w:rFonts w:ascii="Times New Roman" w:hAnsi="Times New Roman" w:cs="Times New Roman"/>
          <w:noProof/>
        </w:rPr>
        <w:t>, 62–66 (2019).</w:t>
      </w:r>
    </w:p>
    <w:p w14:paraId="33C766F7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4.</w:t>
      </w:r>
      <w:r w:rsidRPr="00C21728">
        <w:rPr>
          <w:rFonts w:ascii="Times New Roman" w:hAnsi="Times New Roman" w:cs="Times New Roman"/>
          <w:noProof/>
        </w:rPr>
        <w:tab/>
        <w:t xml:space="preserve">Guedes, J. J. M., Costa, H. C. &amp; Moura, M. R. A new tale of lost tails: Correlates of tail breakage in the worm lizard </w:t>
      </w:r>
      <w:r w:rsidRPr="00C21728">
        <w:rPr>
          <w:rFonts w:ascii="Times New Roman" w:hAnsi="Times New Roman" w:cs="Times New Roman"/>
          <w:i/>
          <w:iCs/>
          <w:noProof/>
        </w:rPr>
        <w:t>Amphisbaena vermicularis</w:t>
      </w:r>
      <w:r w:rsidRPr="00C21728">
        <w:rPr>
          <w:rFonts w:ascii="Times New Roman" w:hAnsi="Times New Roman" w:cs="Times New Roman"/>
          <w:noProof/>
        </w:rPr>
        <w:t xml:space="preserve">. </w:t>
      </w:r>
      <w:r w:rsidRPr="00C21728">
        <w:rPr>
          <w:rFonts w:ascii="Times New Roman" w:hAnsi="Times New Roman" w:cs="Times New Roman"/>
          <w:i/>
          <w:iCs/>
          <w:noProof/>
        </w:rPr>
        <w:t>Ecol. Evol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10</w:t>
      </w:r>
      <w:r w:rsidRPr="00C21728">
        <w:rPr>
          <w:rFonts w:ascii="Times New Roman" w:hAnsi="Times New Roman" w:cs="Times New Roman"/>
          <w:noProof/>
        </w:rPr>
        <w:t>, 14247–14255 (2020).</w:t>
      </w:r>
    </w:p>
    <w:p w14:paraId="03C5D2D9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5.</w:t>
      </w:r>
      <w:r w:rsidRPr="00C21728">
        <w:rPr>
          <w:rFonts w:ascii="Times New Roman" w:hAnsi="Times New Roman" w:cs="Times New Roman"/>
          <w:noProof/>
        </w:rPr>
        <w:tab/>
        <w:t xml:space="preserve">Perez, R. &amp; Borges-Martins, M. Integrative taxonomy of small worm lizards from Southern South America, with description of three new species (Amphisbaenia: Amphisbaenidae). </w:t>
      </w:r>
      <w:r w:rsidRPr="00C21728">
        <w:rPr>
          <w:rFonts w:ascii="Times New Roman" w:hAnsi="Times New Roman" w:cs="Times New Roman"/>
          <w:i/>
          <w:iCs/>
          <w:noProof/>
        </w:rPr>
        <w:t>Zool. Anz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283</w:t>
      </w:r>
      <w:r w:rsidRPr="00C21728">
        <w:rPr>
          <w:rFonts w:ascii="Times New Roman" w:hAnsi="Times New Roman" w:cs="Times New Roman"/>
          <w:noProof/>
        </w:rPr>
        <w:t>, 124–141 (2019).</w:t>
      </w:r>
    </w:p>
    <w:p w14:paraId="57367C63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6.</w:t>
      </w:r>
      <w:r w:rsidRPr="00C21728">
        <w:rPr>
          <w:rFonts w:ascii="Times New Roman" w:hAnsi="Times New Roman" w:cs="Times New Roman"/>
          <w:noProof/>
        </w:rPr>
        <w:tab/>
        <w:t xml:space="preserve">Pinto, R. R., Marques, O. A. V &amp; Fernandes, R. Reproductive biology of two sympatric colubrid snakes, </w:t>
      </w:r>
      <w:r w:rsidRPr="00C21728">
        <w:rPr>
          <w:rFonts w:ascii="Times New Roman" w:hAnsi="Times New Roman" w:cs="Times New Roman"/>
          <w:i/>
          <w:iCs/>
          <w:noProof/>
        </w:rPr>
        <w:t>Chironius flavolineatus</w:t>
      </w:r>
      <w:r w:rsidRPr="00C21728">
        <w:rPr>
          <w:rFonts w:ascii="Times New Roman" w:hAnsi="Times New Roman" w:cs="Times New Roman"/>
          <w:noProof/>
        </w:rPr>
        <w:t xml:space="preserve"> and </w:t>
      </w:r>
      <w:r w:rsidRPr="00C21728">
        <w:rPr>
          <w:rFonts w:ascii="Times New Roman" w:hAnsi="Times New Roman" w:cs="Times New Roman"/>
          <w:i/>
          <w:iCs/>
          <w:noProof/>
        </w:rPr>
        <w:t>Chironius quadricarinatus</w:t>
      </w:r>
      <w:r w:rsidRPr="00C21728">
        <w:rPr>
          <w:rFonts w:ascii="Times New Roman" w:hAnsi="Times New Roman" w:cs="Times New Roman"/>
          <w:noProof/>
        </w:rPr>
        <w:t xml:space="preserve">, from the Brazilian Cerrado domain. </w:t>
      </w:r>
      <w:r w:rsidRPr="00C21728">
        <w:rPr>
          <w:rFonts w:ascii="Times New Roman" w:hAnsi="Times New Roman" w:cs="Times New Roman"/>
          <w:i/>
          <w:iCs/>
          <w:noProof/>
        </w:rPr>
        <w:t>Amphibia-Reptilia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31</w:t>
      </w:r>
      <w:r w:rsidRPr="00C21728">
        <w:rPr>
          <w:rFonts w:ascii="Times New Roman" w:hAnsi="Times New Roman" w:cs="Times New Roman"/>
          <w:noProof/>
        </w:rPr>
        <w:t>, 463–473 (2010).</w:t>
      </w:r>
    </w:p>
    <w:p w14:paraId="604ECC96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7.</w:t>
      </w:r>
      <w:r w:rsidRPr="00C21728">
        <w:rPr>
          <w:rFonts w:ascii="Times New Roman" w:hAnsi="Times New Roman" w:cs="Times New Roman"/>
          <w:noProof/>
        </w:rPr>
        <w:tab/>
        <w:t xml:space="preserve">Henderson, R. W. </w:t>
      </w:r>
      <w:r w:rsidRPr="00C21728">
        <w:rPr>
          <w:rFonts w:ascii="Times New Roman" w:hAnsi="Times New Roman" w:cs="Times New Roman"/>
          <w:i/>
          <w:iCs/>
          <w:noProof/>
        </w:rPr>
        <w:t xml:space="preserve">Neotropical Treeboa’s: Natural History of the Common </w:t>
      </w:r>
      <w:r w:rsidRPr="00C21728">
        <w:rPr>
          <w:rFonts w:ascii="Times New Roman" w:hAnsi="Times New Roman" w:cs="Times New Roman"/>
          <w:noProof/>
        </w:rPr>
        <w:t>Corallus hortulanus</w:t>
      </w:r>
      <w:r w:rsidRPr="00C21728">
        <w:rPr>
          <w:rFonts w:ascii="Times New Roman" w:hAnsi="Times New Roman" w:cs="Times New Roman"/>
          <w:i/>
          <w:iCs/>
          <w:noProof/>
        </w:rPr>
        <w:t xml:space="preserve"> Complex</w:t>
      </w:r>
      <w:r w:rsidRPr="00C21728">
        <w:rPr>
          <w:rFonts w:ascii="Times New Roman" w:hAnsi="Times New Roman" w:cs="Times New Roman"/>
          <w:noProof/>
        </w:rPr>
        <w:t>. (Krieger Publisher, 2002).</w:t>
      </w:r>
    </w:p>
    <w:p w14:paraId="4A0B828A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8.</w:t>
      </w:r>
      <w:r w:rsidRPr="00C21728">
        <w:rPr>
          <w:rFonts w:ascii="Times New Roman" w:hAnsi="Times New Roman" w:cs="Times New Roman"/>
          <w:noProof/>
        </w:rPr>
        <w:tab/>
        <w:t xml:space="preserve">Prudente, A. L. C., Maschio, G. F., Yamashina, C. E. &amp; Santos-Costa, M. C. Morphology, reproductive biology and diet of </w:t>
      </w:r>
      <w:r w:rsidRPr="00C21728">
        <w:rPr>
          <w:rFonts w:ascii="Times New Roman" w:hAnsi="Times New Roman" w:cs="Times New Roman"/>
          <w:i/>
          <w:iCs/>
          <w:noProof/>
        </w:rPr>
        <w:t>Dendrophidion dendrophis</w:t>
      </w:r>
      <w:r w:rsidRPr="00C21728">
        <w:rPr>
          <w:rFonts w:ascii="Times New Roman" w:hAnsi="Times New Roman" w:cs="Times New Roman"/>
          <w:noProof/>
        </w:rPr>
        <w:t xml:space="preserve"> (Schlegel, 1837)(Serpentes, Colubridae) in Brazilian Amazon. </w:t>
      </w:r>
      <w:r w:rsidRPr="00C21728">
        <w:rPr>
          <w:rFonts w:ascii="Times New Roman" w:hAnsi="Times New Roman" w:cs="Times New Roman"/>
          <w:i/>
          <w:iCs/>
          <w:noProof/>
        </w:rPr>
        <w:t>South Am. J. Herpetol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2</w:t>
      </w:r>
      <w:r w:rsidRPr="00C21728">
        <w:rPr>
          <w:rFonts w:ascii="Times New Roman" w:hAnsi="Times New Roman" w:cs="Times New Roman"/>
          <w:noProof/>
        </w:rPr>
        <w:t>, 53–58 (2007).</w:t>
      </w:r>
    </w:p>
    <w:p w14:paraId="369BBF20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9.</w:t>
      </w:r>
      <w:r w:rsidRPr="00C21728">
        <w:rPr>
          <w:rFonts w:ascii="Times New Roman" w:hAnsi="Times New Roman" w:cs="Times New Roman"/>
          <w:noProof/>
        </w:rPr>
        <w:tab/>
        <w:t xml:space="preserve">Dourado, Â. C. M., Oliveira, L. &amp; Prudente, A. L. C. Pseudoautotomy in </w:t>
      </w:r>
      <w:r w:rsidRPr="00C21728">
        <w:rPr>
          <w:rFonts w:ascii="Times New Roman" w:hAnsi="Times New Roman" w:cs="Times New Roman"/>
          <w:i/>
          <w:iCs/>
          <w:noProof/>
        </w:rPr>
        <w:t>Dendrophidion dendrophis</w:t>
      </w:r>
      <w:r w:rsidRPr="00C21728">
        <w:rPr>
          <w:rFonts w:ascii="Times New Roman" w:hAnsi="Times New Roman" w:cs="Times New Roman"/>
          <w:noProof/>
        </w:rPr>
        <w:t xml:space="preserve"> and </w:t>
      </w:r>
      <w:r w:rsidRPr="00C21728">
        <w:rPr>
          <w:rFonts w:ascii="Times New Roman" w:hAnsi="Times New Roman" w:cs="Times New Roman"/>
          <w:i/>
          <w:iCs/>
          <w:noProof/>
        </w:rPr>
        <w:t>Mastigodryas bifossatus</w:t>
      </w:r>
      <w:r w:rsidRPr="00C21728">
        <w:rPr>
          <w:rFonts w:ascii="Times New Roman" w:hAnsi="Times New Roman" w:cs="Times New Roman"/>
          <w:noProof/>
        </w:rPr>
        <w:t xml:space="preserve"> (Serpentes: Colubridae): Tail Morphology and Breakage Frequency. </w:t>
      </w:r>
      <w:r w:rsidRPr="00C21728">
        <w:rPr>
          <w:rFonts w:ascii="Times New Roman" w:hAnsi="Times New Roman" w:cs="Times New Roman"/>
          <w:i/>
          <w:iCs/>
          <w:noProof/>
        </w:rPr>
        <w:t>Copeia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2013</w:t>
      </w:r>
      <w:r w:rsidRPr="00C21728">
        <w:rPr>
          <w:rFonts w:ascii="Times New Roman" w:hAnsi="Times New Roman" w:cs="Times New Roman"/>
          <w:noProof/>
        </w:rPr>
        <w:t>, 132–141 (2013).</w:t>
      </w:r>
    </w:p>
    <w:p w14:paraId="1000040C" w14:textId="77777777" w:rsidR="00C21728" w:rsidRPr="000A1C9B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pt-BR"/>
        </w:rPr>
      </w:pPr>
      <w:r w:rsidRPr="00C21728">
        <w:rPr>
          <w:rFonts w:ascii="Times New Roman" w:hAnsi="Times New Roman" w:cs="Times New Roman"/>
          <w:noProof/>
        </w:rPr>
        <w:t>10.</w:t>
      </w:r>
      <w:r w:rsidRPr="00C21728">
        <w:rPr>
          <w:rFonts w:ascii="Times New Roman" w:hAnsi="Times New Roman" w:cs="Times New Roman"/>
          <w:noProof/>
        </w:rPr>
        <w:tab/>
        <w:t xml:space="preserve">Pizzatto, L. </w:t>
      </w:r>
      <w:r w:rsidRPr="00C21728">
        <w:rPr>
          <w:rFonts w:ascii="Times New Roman" w:hAnsi="Times New Roman" w:cs="Times New Roman"/>
          <w:i/>
          <w:iCs/>
          <w:noProof/>
        </w:rPr>
        <w:t>et al.</w:t>
      </w:r>
      <w:r w:rsidRPr="00C21728">
        <w:rPr>
          <w:rFonts w:ascii="Times New Roman" w:hAnsi="Times New Roman" w:cs="Times New Roman"/>
          <w:noProof/>
        </w:rPr>
        <w:t xml:space="preserve"> Reproductive ecology of Dipsadine snakes, with emphasis on South American species.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Herpetologica</w:t>
      </w:r>
      <w:r w:rsidRPr="000A1C9B">
        <w:rPr>
          <w:rFonts w:ascii="Times New Roman" w:hAnsi="Times New Roman" w:cs="Times New Roman"/>
          <w:noProof/>
          <w:lang w:val="pt-BR"/>
        </w:rPr>
        <w:t xml:space="preserve"> </w:t>
      </w:r>
      <w:r w:rsidRPr="000A1C9B">
        <w:rPr>
          <w:rFonts w:ascii="Times New Roman" w:hAnsi="Times New Roman" w:cs="Times New Roman"/>
          <w:b/>
          <w:bCs/>
          <w:noProof/>
          <w:lang w:val="pt-BR"/>
        </w:rPr>
        <w:t>64</w:t>
      </w:r>
      <w:r w:rsidRPr="000A1C9B">
        <w:rPr>
          <w:rFonts w:ascii="Times New Roman" w:hAnsi="Times New Roman" w:cs="Times New Roman"/>
          <w:noProof/>
          <w:lang w:val="pt-BR"/>
        </w:rPr>
        <w:t>, 168–179 (2008).</w:t>
      </w:r>
    </w:p>
    <w:p w14:paraId="6BA7F688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0A1C9B">
        <w:rPr>
          <w:rFonts w:ascii="Times New Roman" w:hAnsi="Times New Roman" w:cs="Times New Roman"/>
          <w:noProof/>
          <w:lang w:val="pt-BR"/>
        </w:rPr>
        <w:t>11.</w:t>
      </w:r>
      <w:r w:rsidRPr="000A1C9B">
        <w:rPr>
          <w:rFonts w:ascii="Times New Roman" w:hAnsi="Times New Roman" w:cs="Times New Roman"/>
          <w:noProof/>
          <w:lang w:val="pt-BR"/>
        </w:rPr>
        <w:tab/>
        <w:t xml:space="preserve">Costa, H. C., Moura, M. R. &amp; Feio, R. N. Taxonomic revision of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Drymoluber</w:t>
      </w:r>
      <w:r w:rsidRPr="000A1C9B">
        <w:rPr>
          <w:rFonts w:ascii="Times New Roman" w:hAnsi="Times New Roman" w:cs="Times New Roman"/>
          <w:noProof/>
          <w:lang w:val="pt-BR"/>
        </w:rPr>
        <w:t xml:space="preserve"> Amaral, 1930 (Serpentes: Colubridae). </w:t>
      </w:r>
      <w:r w:rsidRPr="00C21728">
        <w:rPr>
          <w:rFonts w:ascii="Times New Roman" w:hAnsi="Times New Roman" w:cs="Times New Roman"/>
          <w:i/>
          <w:iCs/>
          <w:noProof/>
        </w:rPr>
        <w:t>Zootaxa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3716</w:t>
      </w:r>
      <w:r w:rsidRPr="00C21728">
        <w:rPr>
          <w:rFonts w:ascii="Times New Roman" w:hAnsi="Times New Roman" w:cs="Times New Roman"/>
          <w:noProof/>
        </w:rPr>
        <w:t>, 349–394 (2013).</w:t>
      </w:r>
    </w:p>
    <w:p w14:paraId="25A9A5C3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12.</w:t>
      </w:r>
      <w:r w:rsidRPr="00C21728">
        <w:rPr>
          <w:rFonts w:ascii="Times New Roman" w:hAnsi="Times New Roman" w:cs="Times New Roman"/>
          <w:noProof/>
        </w:rPr>
        <w:tab/>
        <w:t xml:space="preserve">Zanella, N. &amp; Cechin, S. Z. Reproductive biology of </w:t>
      </w:r>
      <w:r w:rsidRPr="00C21728">
        <w:rPr>
          <w:rFonts w:ascii="Times New Roman" w:hAnsi="Times New Roman" w:cs="Times New Roman"/>
          <w:i/>
          <w:iCs/>
          <w:noProof/>
        </w:rPr>
        <w:t>Echinanthera cyanopleura</w:t>
      </w:r>
      <w:r w:rsidRPr="00C21728">
        <w:rPr>
          <w:rFonts w:ascii="Times New Roman" w:hAnsi="Times New Roman" w:cs="Times New Roman"/>
          <w:noProof/>
        </w:rPr>
        <w:t xml:space="preserve"> (Serpentes: Dipsadidae) in southern Brazil. </w:t>
      </w:r>
      <w:r w:rsidRPr="00C21728">
        <w:rPr>
          <w:rFonts w:ascii="Times New Roman" w:hAnsi="Times New Roman" w:cs="Times New Roman"/>
          <w:i/>
          <w:iCs/>
          <w:noProof/>
        </w:rPr>
        <w:t>Zool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27</w:t>
      </w:r>
      <w:r w:rsidRPr="00C21728">
        <w:rPr>
          <w:rFonts w:ascii="Times New Roman" w:hAnsi="Times New Roman" w:cs="Times New Roman"/>
          <w:noProof/>
        </w:rPr>
        <w:t>, 30–34 (2010).</w:t>
      </w:r>
    </w:p>
    <w:p w14:paraId="7848E21C" w14:textId="77777777" w:rsidR="00C21728" w:rsidRPr="000A1C9B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pt-BR"/>
        </w:rPr>
      </w:pPr>
      <w:r w:rsidRPr="00C21728">
        <w:rPr>
          <w:rFonts w:ascii="Times New Roman" w:hAnsi="Times New Roman" w:cs="Times New Roman"/>
          <w:noProof/>
        </w:rPr>
        <w:t>13.</w:t>
      </w:r>
      <w:r w:rsidRPr="00C21728">
        <w:rPr>
          <w:rFonts w:ascii="Times New Roman" w:hAnsi="Times New Roman" w:cs="Times New Roman"/>
          <w:noProof/>
        </w:rPr>
        <w:tab/>
        <w:t xml:space="preserve">Gomes, C. A. &amp; Marques, O. A. V. Food Habits, Reproductive Biology, and Seasonal Activity of the Dipsadid Snake, </w:t>
      </w:r>
      <w:r w:rsidRPr="00C21728">
        <w:rPr>
          <w:rFonts w:ascii="Times New Roman" w:hAnsi="Times New Roman" w:cs="Times New Roman"/>
          <w:i/>
          <w:iCs/>
          <w:noProof/>
        </w:rPr>
        <w:t>Echinanthera undulata</w:t>
      </w:r>
      <w:r w:rsidRPr="00C21728">
        <w:rPr>
          <w:rFonts w:ascii="Times New Roman" w:hAnsi="Times New Roman" w:cs="Times New Roman"/>
          <w:noProof/>
        </w:rPr>
        <w:t xml:space="preserve"> (Wied, 1824), from the Atlantic Forest in Southeastern Brazil.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South Am. J. Herpetol.</w:t>
      </w:r>
      <w:r w:rsidRPr="000A1C9B">
        <w:rPr>
          <w:rFonts w:ascii="Times New Roman" w:hAnsi="Times New Roman" w:cs="Times New Roman"/>
          <w:noProof/>
          <w:lang w:val="pt-BR"/>
        </w:rPr>
        <w:t xml:space="preserve"> </w:t>
      </w:r>
      <w:r w:rsidRPr="000A1C9B">
        <w:rPr>
          <w:rFonts w:ascii="Times New Roman" w:hAnsi="Times New Roman" w:cs="Times New Roman"/>
          <w:b/>
          <w:bCs/>
          <w:noProof/>
          <w:lang w:val="pt-BR"/>
        </w:rPr>
        <w:t>7</w:t>
      </w:r>
      <w:r w:rsidRPr="000A1C9B">
        <w:rPr>
          <w:rFonts w:ascii="Times New Roman" w:hAnsi="Times New Roman" w:cs="Times New Roman"/>
          <w:noProof/>
          <w:lang w:val="pt-BR"/>
        </w:rPr>
        <w:t>, 233–240 (2012).</w:t>
      </w:r>
    </w:p>
    <w:p w14:paraId="1F1735D3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0A1C9B">
        <w:rPr>
          <w:rFonts w:ascii="Times New Roman" w:hAnsi="Times New Roman" w:cs="Times New Roman"/>
          <w:noProof/>
          <w:lang w:val="pt-BR"/>
        </w:rPr>
        <w:t>14.</w:t>
      </w:r>
      <w:r w:rsidRPr="000A1C9B">
        <w:rPr>
          <w:rFonts w:ascii="Times New Roman" w:hAnsi="Times New Roman" w:cs="Times New Roman"/>
          <w:noProof/>
          <w:lang w:val="pt-BR"/>
        </w:rPr>
        <w:tab/>
        <w:t xml:space="preserve">Scartozzoni, R. R. Estratégias reprodutivas e ecologia alimentar de serpentes aquáticas da tribo Hydropsini (Dipsadidae, Xenedontinae). </w:t>
      </w:r>
      <w:r w:rsidRPr="00C21728">
        <w:rPr>
          <w:rFonts w:ascii="Times New Roman" w:hAnsi="Times New Roman" w:cs="Times New Roman"/>
          <w:noProof/>
        </w:rPr>
        <w:t>(Universidade de São Paulo, 2009).</w:t>
      </w:r>
    </w:p>
    <w:p w14:paraId="5878979F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lastRenderedPageBreak/>
        <w:t>15.</w:t>
      </w:r>
      <w:r w:rsidRPr="00C21728">
        <w:rPr>
          <w:rFonts w:ascii="Times New Roman" w:hAnsi="Times New Roman" w:cs="Times New Roman"/>
          <w:noProof/>
        </w:rPr>
        <w:tab/>
        <w:t xml:space="preserve">Citeli, N. </w:t>
      </w:r>
      <w:r w:rsidRPr="00C21728">
        <w:rPr>
          <w:rFonts w:ascii="Times New Roman" w:hAnsi="Times New Roman" w:cs="Times New Roman"/>
          <w:i/>
          <w:iCs/>
          <w:noProof/>
        </w:rPr>
        <w:t>et al.</w:t>
      </w:r>
      <w:r w:rsidRPr="00C21728">
        <w:rPr>
          <w:rFonts w:ascii="Times New Roman" w:hAnsi="Times New Roman" w:cs="Times New Roman"/>
          <w:noProof/>
        </w:rPr>
        <w:t xml:space="preserve"> Taxonomy, allometry, sexual dimorphism, and conservation of the trans-Andean watersnake </w:t>
      </w:r>
      <w:r w:rsidRPr="00C21728">
        <w:rPr>
          <w:rFonts w:ascii="Times New Roman" w:hAnsi="Times New Roman" w:cs="Times New Roman"/>
          <w:i/>
          <w:iCs/>
          <w:noProof/>
        </w:rPr>
        <w:t>Helicops danieli</w:t>
      </w:r>
      <w:r w:rsidRPr="00C21728">
        <w:rPr>
          <w:rFonts w:ascii="Times New Roman" w:hAnsi="Times New Roman" w:cs="Times New Roman"/>
          <w:noProof/>
        </w:rPr>
        <w:t xml:space="preserve"> Amaral, 1937 (Serpentes: Dipsadidae: Hydropsini). </w:t>
      </w:r>
      <w:r w:rsidRPr="00C21728">
        <w:rPr>
          <w:rFonts w:ascii="Times New Roman" w:hAnsi="Times New Roman" w:cs="Times New Roman"/>
          <w:i/>
          <w:iCs/>
          <w:noProof/>
        </w:rPr>
        <w:t>Can. J. Zool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100</w:t>
      </w:r>
      <w:r w:rsidRPr="00C21728">
        <w:rPr>
          <w:rFonts w:ascii="Times New Roman" w:hAnsi="Times New Roman" w:cs="Times New Roman"/>
          <w:noProof/>
        </w:rPr>
        <w:t>, 184–196 (2022).</w:t>
      </w:r>
    </w:p>
    <w:p w14:paraId="255DA2E7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16.</w:t>
      </w:r>
      <w:r w:rsidRPr="00C21728">
        <w:rPr>
          <w:rFonts w:ascii="Times New Roman" w:hAnsi="Times New Roman" w:cs="Times New Roman"/>
          <w:noProof/>
        </w:rPr>
        <w:tab/>
        <w:t xml:space="preserve">de Aguiar, L. F. S. &amp; Di-Bernardo, M. Reproduction of the water snake </w:t>
      </w:r>
      <w:r w:rsidRPr="00C21728">
        <w:rPr>
          <w:rFonts w:ascii="Times New Roman" w:hAnsi="Times New Roman" w:cs="Times New Roman"/>
          <w:i/>
          <w:iCs/>
          <w:noProof/>
        </w:rPr>
        <w:t>Helicops infrataeniatus</w:t>
      </w:r>
      <w:r w:rsidRPr="00C21728">
        <w:rPr>
          <w:rFonts w:ascii="Times New Roman" w:hAnsi="Times New Roman" w:cs="Times New Roman"/>
          <w:noProof/>
        </w:rPr>
        <w:t xml:space="preserve"> (Colubridae) in southern Brazil. </w:t>
      </w:r>
      <w:r w:rsidRPr="00C21728">
        <w:rPr>
          <w:rFonts w:ascii="Times New Roman" w:hAnsi="Times New Roman" w:cs="Times New Roman"/>
          <w:i/>
          <w:iCs/>
          <w:noProof/>
        </w:rPr>
        <w:t>Amphibia-Reptilia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26</w:t>
      </w:r>
      <w:r w:rsidRPr="00C21728">
        <w:rPr>
          <w:rFonts w:ascii="Times New Roman" w:hAnsi="Times New Roman" w:cs="Times New Roman"/>
          <w:noProof/>
        </w:rPr>
        <w:t>, 527–533 (2005).</w:t>
      </w:r>
    </w:p>
    <w:p w14:paraId="143F403A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17.</w:t>
      </w:r>
      <w:r w:rsidRPr="00C21728">
        <w:rPr>
          <w:rFonts w:ascii="Times New Roman" w:hAnsi="Times New Roman" w:cs="Times New Roman"/>
          <w:noProof/>
        </w:rPr>
        <w:tab/>
        <w:t xml:space="preserve">Ávila, R. W., Ferreira, V. L. &amp; Arruda, J. A. O. Natural History of the South American Water Snake </w:t>
      </w:r>
      <w:r w:rsidRPr="00C21728">
        <w:rPr>
          <w:rFonts w:ascii="Times New Roman" w:hAnsi="Times New Roman" w:cs="Times New Roman"/>
          <w:i/>
          <w:iCs/>
          <w:noProof/>
        </w:rPr>
        <w:t>Helicops leopardinus</w:t>
      </w:r>
      <w:r w:rsidRPr="00C21728">
        <w:rPr>
          <w:rFonts w:ascii="Times New Roman" w:hAnsi="Times New Roman" w:cs="Times New Roman"/>
          <w:noProof/>
        </w:rPr>
        <w:t xml:space="preserve"> (Colubridae: Hydropsini) in the Pantanal, Central Brazil. </w:t>
      </w:r>
      <w:r w:rsidRPr="00C21728">
        <w:rPr>
          <w:rFonts w:ascii="Times New Roman" w:hAnsi="Times New Roman" w:cs="Times New Roman"/>
          <w:i/>
          <w:iCs/>
          <w:noProof/>
        </w:rPr>
        <w:t>J. Herpetol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40</w:t>
      </w:r>
      <w:r w:rsidRPr="00C21728">
        <w:rPr>
          <w:rFonts w:ascii="Times New Roman" w:hAnsi="Times New Roman" w:cs="Times New Roman"/>
          <w:noProof/>
        </w:rPr>
        <w:t>, 274–279 (2006).</w:t>
      </w:r>
    </w:p>
    <w:p w14:paraId="598FAF69" w14:textId="77777777" w:rsidR="00C21728" w:rsidRPr="000A1C9B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pt-BR"/>
        </w:rPr>
      </w:pPr>
      <w:r w:rsidRPr="00C21728">
        <w:rPr>
          <w:rFonts w:ascii="Times New Roman" w:hAnsi="Times New Roman" w:cs="Times New Roman"/>
          <w:noProof/>
        </w:rPr>
        <w:t>18.</w:t>
      </w:r>
      <w:r w:rsidRPr="00C21728">
        <w:rPr>
          <w:rFonts w:ascii="Times New Roman" w:hAnsi="Times New Roman" w:cs="Times New Roman"/>
          <w:noProof/>
        </w:rPr>
        <w:tab/>
        <w:t>Pleguezuelos, J. M. &amp; Feriche, M. Reproductive Ecology of the Horseshoe Whip Snake (</w:t>
      </w:r>
      <w:r w:rsidRPr="00C21728">
        <w:rPr>
          <w:rFonts w:ascii="Times New Roman" w:hAnsi="Times New Roman" w:cs="Times New Roman"/>
          <w:i/>
          <w:iCs/>
          <w:noProof/>
        </w:rPr>
        <w:t>Coluber hippocrepis</w:t>
      </w:r>
      <w:r w:rsidRPr="00C21728">
        <w:rPr>
          <w:rFonts w:ascii="Times New Roman" w:hAnsi="Times New Roman" w:cs="Times New Roman"/>
          <w:noProof/>
        </w:rPr>
        <w:t xml:space="preserve">) in the Iberian Peninsula.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J. Herpetol.</w:t>
      </w:r>
      <w:r w:rsidRPr="000A1C9B">
        <w:rPr>
          <w:rFonts w:ascii="Times New Roman" w:hAnsi="Times New Roman" w:cs="Times New Roman"/>
          <w:noProof/>
          <w:lang w:val="pt-BR"/>
        </w:rPr>
        <w:t xml:space="preserve"> </w:t>
      </w:r>
      <w:r w:rsidRPr="000A1C9B">
        <w:rPr>
          <w:rFonts w:ascii="Times New Roman" w:hAnsi="Times New Roman" w:cs="Times New Roman"/>
          <w:b/>
          <w:bCs/>
          <w:noProof/>
          <w:lang w:val="pt-BR"/>
        </w:rPr>
        <w:t>33</w:t>
      </w:r>
      <w:r w:rsidRPr="000A1C9B">
        <w:rPr>
          <w:rFonts w:ascii="Times New Roman" w:hAnsi="Times New Roman" w:cs="Times New Roman"/>
          <w:noProof/>
          <w:lang w:val="pt-BR"/>
        </w:rPr>
        <w:t>, 202 (1999).</w:t>
      </w:r>
    </w:p>
    <w:p w14:paraId="78492DC7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0A1C9B">
        <w:rPr>
          <w:rFonts w:ascii="Times New Roman" w:hAnsi="Times New Roman" w:cs="Times New Roman"/>
          <w:noProof/>
          <w:lang w:val="pt-BR"/>
        </w:rPr>
        <w:t>19.</w:t>
      </w:r>
      <w:r w:rsidRPr="000A1C9B">
        <w:rPr>
          <w:rFonts w:ascii="Times New Roman" w:hAnsi="Times New Roman" w:cs="Times New Roman"/>
          <w:noProof/>
          <w:lang w:val="pt-BR"/>
        </w:rPr>
        <w:tab/>
        <w:t xml:space="preserve">Giraudo, A. R., Arzamendia, V., Bellini, G. P., Bessa, C. A. &amp; Belén Costanzo, M. Ecología de una gran serpiente sudamericana,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Hydrodynastes gigas</w:t>
      </w:r>
      <w:r w:rsidRPr="000A1C9B">
        <w:rPr>
          <w:rFonts w:ascii="Times New Roman" w:hAnsi="Times New Roman" w:cs="Times New Roman"/>
          <w:noProof/>
          <w:lang w:val="pt-BR"/>
        </w:rPr>
        <w:t xml:space="preserve"> (Serpentes: Dipsadidae). </w:t>
      </w:r>
      <w:r w:rsidRPr="00C21728">
        <w:rPr>
          <w:rFonts w:ascii="Times New Roman" w:hAnsi="Times New Roman" w:cs="Times New Roman"/>
          <w:i/>
          <w:iCs/>
          <w:noProof/>
        </w:rPr>
        <w:t>Rev. Mex. Biodivers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85</w:t>
      </w:r>
      <w:r w:rsidRPr="00C21728">
        <w:rPr>
          <w:rFonts w:ascii="Times New Roman" w:hAnsi="Times New Roman" w:cs="Times New Roman"/>
          <w:noProof/>
        </w:rPr>
        <w:t>, 1206–1216 (2014).</w:t>
      </w:r>
    </w:p>
    <w:p w14:paraId="2A6E14F2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20.</w:t>
      </w:r>
      <w:r w:rsidRPr="00C21728">
        <w:rPr>
          <w:rFonts w:ascii="Times New Roman" w:hAnsi="Times New Roman" w:cs="Times New Roman"/>
          <w:noProof/>
        </w:rPr>
        <w:tab/>
        <w:t xml:space="preserve">Feriche, M., Pleguezuelos, J. M. &amp; Santos, X. Reproductive Ecology of the Montpellier Snake, </w:t>
      </w:r>
      <w:r w:rsidRPr="00C21728">
        <w:rPr>
          <w:rFonts w:ascii="Times New Roman" w:hAnsi="Times New Roman" w:cs="Times New Roman"/>
          <w:i/>
          <w:iCs/>
          <w:noProof/>
        </w:rPr>
        <w:t>Malpolon monspessulanus</w:t>
      </w:r>
      <w:r w:rsidRPr="00C21728">
        <w:rPr>
          <w:rFonts w:ascii="Times New Roman" w:hAnsi="Times New Roman" w:cs="Times New Roman"/>
          <w:noProof/>
        </w:rPr>
        <w:t xml:space="preserve"> (Colubridae), and Comparison with Other Sympatric Colubrids in the Iberian Peninsula. </w:t>
      </w:r>
      <w:r w:rsidRPr="00C21728">
        <w:rPr>
          <w:rFonts w:ascii="Times New Roman" w:hAnsi="Times New Roman" w:cs="Times New Roman"/>
          <w:i/>
          <w:iCs/>
          <w:noProof/>
        </w:rPr>
        <w:t>Copeia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2008</w:t>
      </w:r>
      <w:r w:rsidRPr="00C21728">
        <w:rPr>
          <w:rFonts w:ascii="Times New Roman" w:hAnsi="Times New Roman" w:cs="Times New Roman"/>
          <w:noProof/>
        </w:rPr>
        <w:t>, 279–285 (2008).</w:t>
      </w:r>
    </w:p>
    <w:p w14:paraId="5C263FE2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21.</w:t>
      </w:r>
      <w:r w:rsidRPr="00C21728">
        <w:rPr>
          <w:rFonts w:ascii="Times New Roman" w:hAnsi="Times New Roman" w:cs="Times New Roman"/>
          <w:noProof/>
        </w:rPr>
        <w:tab/>
        <w:t xml:space="preserve">Leite, P. T., Nunes, S. F., Kaefer, I. L. &amp; Cechin, S. Z. Reproductive biology of the swamp racer </w:t>
      </w:r>
      <w:r w:rsidRPr="00C21728">
        <w:rPr>
          <w:rFonts w:ascii="Times New Roman" w:hAnsi="Times New Roman" w:cs="Times New Roman"/>
          <w:i/>
          <w:iCs/>
          <w:noProof/>
        </w:rPr>
        <w:t>Mastigodryas bifossatus</w:t>
      </w:r>
      <w:r w:rsidRPr="00C21728">
        <w:rPr>
          <w:rFonts w:ascii="Times New Roman" w:hAnsi="Times New Roman" w:cs="Times New Roman"/>
          <w:noProof/>
        </w:rPr>
        <w:t xml:space="preserve"> (Serpentes: Colubridae) in subtropical Brazil. </w:t>
      </w:r>
      <w:r w:rsidRPr="00C21728">
        <w:rPr>
          <w:rFonts w:ascii="Times New Roman" w:hAnsi="Times New Roman" w:cs="Times New Roman"/>
          <w:i/>
          <w:iCs/>
          <w:noProof/>
        </w:rPr>
        <w:t>Zool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26</w:t>
      </w:r>
      <w:r w:rsidRPr="00C21728">
        <w:rPr>
          <w:rFonts w:ascii="Times New Roman" w:hAnsi="Times New Roman" w:cs="Times New Roman"/>
          <w:noProof/>
        </w:rPr>
        <w:t>, 12–18 (2009).</w:t>
      </w:r>
    </w:p>
    <w:p w14:paraId="426DB53E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22.</w:t>
      </w:r>
      <w:r w:rsidRPr="00C21728">
        <w:rPr>
          <w:rFonts w:ascii="Times New Roman" w:hAnsi="Times New Roman" w:cs="Times New Roman"/>
          <w:noProof/>
        </w:rPr>
        <w:tab/>
        <w:t xml:space="preserve">Quintela, F. M. &amp; Loebmann, D. Diet, sexual dimorphism and reproduction of sympatric racers </w:t>
      </w:r>
      <w:r w:rsidRPr="00C21728">
        <w:rPr>
          <w:rFonts w:ascii="Times New Roman" w:hAnsi="Times New Roman" w:cs="Times New Roman"/>
          <w:i/>
          <w:iCs/>
          <w:noProof/>
        </w:rPr>
        <w:t>Philodryas aestiva</w:t>
      </w:r>
      <w:r w:rsidRPr="00C21728">
        <w:rPr>
          <w:rFonts w:ascii="Times New Roman" w:hAnsi="Times New Roman" w:cs="Times New Roman"/>
          <w:noProof/>
        </w:rPr>
        <w:t xml:space="preserve"> and </w:t>
      </w:r>
      <w:r w:rsidRPr="00C21728">
        <w:rPr>
          <w:rFonts w:ascii="Times New Roman" w:hAnsi="Times New Roman" w:cs="Times New Roman"/>
          <w:i/>
          <w:iCs/>
          <w:noProof/>
        </w:rPr>
        <w:t>Philodryas patagoniensis</w:t>
      </w:r>
      <w:r w:rsidRPr="00C21728">
        <w:rPr>
          <w:rFonts w:ascii="Times New Roman" w:hAnsi="Times New Roman" w:cs="Times New Roman"/>
          <w:noProof/>
        </w:rPr>
        <w:t xml:space="preserve"> from the coastal Brazilian Pampa. </w:t>
      </w:r>
      <w:r w:rsidRPr="00C21728">
        <w:rPr>
          <w:rFonts w:ascii="Times New Roman" w:hAnsi="Times New Roman" w:cs="Times New Roman"/>
          <w:i/>
          <w:iCs/>
          <w:noProof/>
        </w:rPr>
        <w:t>An. Acad. Bras. Cienc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91</w:t>
      </w:r>
      <w:r w:rsidRPr="00C21728">
        <w:rPr>
          <w:rFonts w:ascii="Times New Roman" w:hAnsi="Times New Roman" w:cs="Times New Roman"/>
          <w:noProof/>
        </w:rPr>
        <w:t>, e20180296 (2019).</w:t>
      </w:r>
    </w:p>
    <w:p w14:paraId="05CED3D5" w14:textId="77777777" w:rsidR="00C21728" w:rsidRPr="000A1C9B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pt-BR"/>
        </w:rPr>
      </w:pPr>
      <w:r w:rsidRPr="00C21728">
        <w:rPr>
          <w:rFonts w:ascii="Times New Roman" w:hAnsi="Times New Roman" w:cs="Times New Roman"/>
          <w:noProof/>
        </w:rPr>
        <w:t>23.</w:t>
      </w:r>
      <w:r w:rsidRPr="00C21728">
        <w:rPr>
          <w:rFonts w:ascii="Times New Roman" w:hAnsi="Times New Roman" w:cs="Times New Roman"/>
          <w:noProof/>
        </w:rPr>
        <w:tab/>
        <w:t xml:space="preserve">Fowler, I. R. &amp; Salomão, M. G. A new technique to distinguish between immature and adult snakes and between males and females in six species of the neotropical colubrid snakes </w:t>
      </w:r>
      <w:r w:rsidRPr="00C21728">
        <w:rPr>
          <w:rFonts w:ascii="Times New Roman" w:hAnsi="Times New Roman" w:cs="Times New Roman"/>
          <w:i/>
          <w:iCs/>
          <w:noProof/>
        </w:rPr>
        <w:t>Philodryas</w:t>
      </w:r>
      <w:r w:rsidRPr="00C21728">
        <w:rPr>
          <w:rFonts w:ascii="Times New Roman" w:hAnsi="Times New Roman" w:cs="Times New Roman"/>
          <w:noProof/>
        </w:rPr>
        <w:t xml:space="preserve">.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Stud. Neotrop. Fauna Environ.</w:t>
      </w:r>
      <w:r w:rsidRPr="000A1C9B">
        <w:rPr>
          <w:rFonts w:ascii="Times New Roman" w:hAnsi="Times New Roman" w:cs="Times New Roman"/>
          <w:noProof/>
          <w:lang w:val="pt-BR"/>
        </w:rPr>
        <w:t xml:space="preserve"> </w:t>
      </w:r>
      <w:r w:rsidRPr="000A1C9B">
        <w:rPr>
          <w:rFonts w:ascii="Times New Roman" w:hAnsi="Times New Roman" w:cs="Times New Roman"/>
          <w:b/>
          <w:bCs/>
          <w:noProof/>
          <w:lang w:val="pt-BR"/>
        </w:rPr>
        <w:t>30</w:t>
      </w:r>
      <w:r w:rsidRPr="000A1C9B">
        <w:rPr>
          <w:rFonts w:ascii="Times New Roman" w:hAnsi="Times New Roman" w:cs="Times New Roman"/>
          <w:noProof/>
          <w:lang w:val="pt-BR"/>
        </w:rPr>
        <w:t>, 149–157 (1995).</w:t>
      </w:r>
    </w:p>
    <w:p w14:paraId="6AA150B8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0A1C9B">
        <w:rPr>
          <w:rFonts w:ascii="Times New Roman" w:hAnsi="Times New Roman" w:cs="Times New Roman"/>
          <w:noProof/>
          <w:lang w:val="pt-BR"/>
        </w:rPr>
        <w:t>24.</w:t>
      </w:r>
      <w:r w:rsidRPr="000A1C9B">
        <w:rPr>
          <w:rFonts w:ascii="Times New Roman" w:hAnsi="Times New Roman" w:cs="Times New Roman"/>
          <w:noProof/>
          <w:lang w:val="pt-BR"/>
        </w:rPr>
        <w:tab/>
        <w:t xml:space="preserve">Gomes, C. A. História natural das serpentes dos gêneros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Echinanthera</w:t>
      </w:r>
      <w:r w:rsidRPr="000A1C9B">
        <w:rPr>
          <w:rFonts w:ascii="Times New Roman" w:hAnsi="Times New Roman" w:cs="Times New Roman"/>
          <w:noProof/>
          <w:lang w:val="pt-BR"/>
        </w:rPr>
        <w:t xml:space="preserve"> e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Taeniophallus</w:t>
      </w:r>
      <w:r w:rsidRPr="000A1C9B">
        <w:rPr>
          <w:rFonts w:ascii="Times New Roman" w:hAnsi="Times New Roman" w:cs="Times New Roman"/>
          <w:noProof/>
          <w:lang w:val="pt-BR"/>
        </w:rPr>
        <w:t xml:space="preserve"> (Echinantherini). </w:t>
      </w:r>
      <w:r w:rsidRPr="00C21728">
        <w:rPr>
          <w:rFonts w:ascii="Times New Roman" w:hAnsi="Times New Roman" w:cs="Times New Roman"/>
          <w:noProof/>
        </w:rPr>
        <w:t>(Universidade Estadual Paulista, 2012).</w:t>
      </w:r>
    </w:p>
    <w:p w14:paraId="49A2817A" w14:textId="77777777" w:rsidR="00C21728" w:rsidRPr="000A1C9B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pt-BR"/>
        </w:rPr>
      </w:pPr>
      <w:r w:rsidRPr="00C21728">
        <w:rPr>
          <w:rFonts w:ascii="Times New Roman" w:hAnsi="Times New Roman" w:cs="Times New Roman"/>
          <w:noProof/>
        </w:rPr>
        <w:t>25.</w:t>
      </w:r>
      <w:r w:rsidRPr="00C21728">
        <w:rPr>
          <w:rFonts w:ascii="Times New Roman" w:hAnsi="Times New Roman" w:cs="Times New Roman"/>
          <w:noProof/>
        </w:rPr>
        <w:tab/>
        <w:t xml:space="preserve">Marques, O. A. V &amp; Puorto, G. Feeding, reproduction and growth in the crowned snake.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Amphibia-Reptilia</w:t>
      </w:r>
      <w:r w:rsidRPr="000A1C9B">
        <w:rPr>
          <w:rFonts w:ascii="Times New Roman" w:hAnsi="Times New Roman" w:cs="Times New Roman"/>
          <w:noProof/>
          <w:lang w:val="pt-BR"/>
        </w:rPr>
        <w:t xml:space="preserve"> </w:t>
      </w:r>
      <w:r w:rsidRPr="000A1C9B">
        <w:rPr>
          <w:rFonts w:ascii="Times New Roman" w:hAnsi="Times New Roman" w:cs="Times New Roman"/>
          <w:b/>
          <w:bCs/>
          <w:noProof/>
          <w:lang w:val="pt-BR"/>
        </w:rPr>
        <w:t>19</w:t>
      </w:r>
      <w:r w:rsidRPr="000A1C9B">
        <w:rPr>
          <w:rFonts w:ascii="Times New Roman" w:hAnsi="Times New Roman" w:cs="Times New Roman"/>
          <w:noProof/>
          <w:lang w:val="pt-BR"/>
        </w:rPr>
        <w:t>, 311–318 (1998).</w:t>
      </w:r>
    </w:p>
    <w:p w14:paraId="7A4E0EF7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0A1C9B">
        <w:rPr>
          <w:rFonts w:ascii="Times New Roman" w:hAnsi="Times New Roman" w:cs="Times New Roman"/>
          <w:noProof/>
          <w:lang w:val="pt-BR"/>
        </w:rPr>
        <w:t>26.</w:t>
      </w:r>
      <w:r w:rsidRPr="000A1C9B">
        <w:rPr>
          <w:rFonts w:ascii="Times New Roman" w:hAnsi="Times New Roman" w:cs="Times New Roman"/>
          <w:noProof/>
          <w:lang w:val="pt-BR"/>
        </w:rPr>
        <w:tab/>
        <w:t xml:space="preserve">Santos-Costa, M. C., Prudente, A. L. C. &amp; Di-Bernardo, M. Reproductive Biology of </w:t>
      </w:r>
      <w:r w:rsidRPr="000A1C9B">
        <w:rPr>
          <w:rFonts w:ascii="Times New Roman" w:hAnsi="Times New Roman" w:cs="Times New Roman"/>
          <w:i/>
          <w:iCs/>
          <w:noProof/>
          <w:lang w:val="pt-BR"/>
        </w:rPr>
        <w:t>Tantilla melanocephala</w:t>
      </w:r>
      <w:r w:rsidRPr="000A1C9B">
        <w:rPr>
          <w:rFonts w:ascii="Times New Roman" w:hAnsi="Times New Roman" w:cs="Times New Roman"/>
          <w:noProof/>
          <w:lang w:val="pt-BR"/>
        </w:rPr>
        <w:t xml:space="preserve"> (Linnaeus, 1758) (Serpentes, Colubridae) from Eastern Amazonia, Brazil. </w:t>
      </w:r>
      <w:r w:rsidRPr="00C21728">
        <w:rPr>
          <w:rFonts w:ascii="Times New Roman" w:hAnsi="Times New Roman" w:cs="Times New Roman"/>
          <w:i/>
          <w:iCs/>
          <w:noProof/>
        </w:rPr>
        <w:t>J. Herpetol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40</w:t>
      </w:r>
      <w:r w:rsidRPr="00C21728">
        <w:rPr>
          <w:rFonts w:ascii="Times New Roman" w:hAnsi="Times New Roman" w:cs="Times New Roman"/>
          <w:noProof/>
        </w:rPr>
        <w:t>, 553–556 (2009).</w:t>
      </w:r>
    </w:p>
    <w:p w14:paraId="1FA11E48" w14:textId="77777777" w:rsidR="00C21728" w:rsidRPr="00C21728" w:rsidRDefault="00C21728" w:rsidP="00C21728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C21728">
        <w:rPr>
          <w:rFonts w:ascii="Times New Roman" w:hAnsi="Times New Roman" w:cs="Times New Roman"/>
          <w:noProof/>
        </w:rPr>
        <w:t>27.</w:t>
      </w:r>
      <w:r w:rsidRPr="00C21728">
        <w:rPr>
          <w:rFonts w:ascii="Times New Roman" w:hAnsi="Times New Roman" w:cs="Times New Roman"/>
          <w:noProof/>
        </w:rPr>
        <w:tab/>
        <w:t xml:space="preserve">Pleguezuelos, J. M. &amp; Feriche, M. Reproductive ecology of a Mediterranean ratsnake, the ladder snake </w:t>
      </w:r>
      <w:r w:rsidRPr="00C21728">
        <w:rPr>
          <w:rFonts w:ascii="Times New Roman" w:hAnsi="Times New Roman" w:cs="Times New Roman"/>
          <w:i/>
          <w:iCs/>
          <w:noProof/>
        </w:rPr>
        <w:t>Rhinechis scalaris</w:t>
      </w:r>
      <w:r w:rsidRPr="00C21728">
        <w:rPr>
          <w:rFonts w:ascii="Times New Roman" w:hAnsi="Times New Roman" w:cs="Times New Roman"/>
          <w:noProof/>
        </w:rPr>
        <w:t xml:space="preserve"> (Schinz, 1822). </w:t>
      </w:r>
      <w:r w:rsidRPr="00C21728">
        <w:rPr>
          <w:rFonts w:ascii="Times New Roman" w:hAnsi="Times New Roman" w:cs="Times New Roman"/>
          <w:i/>
          <w:iCs/>
          <w:noProof/>
        </w:rPr>
        <w:t>Herpetol. J.</w:t>
      </w:r>
      <w:r w:rsidRPr="00C21728">
        <w:rPr>
          <w:rFonts w:ascii="Times New Roman" w:hAnsi="Times New Roman" w:cs="Times New Roman"/>
          <w:noProof/>
        </w:rPr>
        <w:t xml:space="preserve"> </w:t>
      </w:r>
      <w:r w:rsidRPr="00C21728">
        <w:rPr>
          <w:rFonts w:ascii="Times New Roman" w:hAnsi="Times New Roman" w:cs="Times New Roman"/>
          <w:b/>
          <w:bCs/>
          <w:noProof/>
        </w:rPr>
        <w:t>16</w:t>
      </w:r>
      <w:r w:rsidRPr="00C21728">
        <w:rPr>
          <w:rFonts w:ascii="Times New Roman" w:hAnsi="Times New Roman" w:cs="Times New Roman"/>
          <w:noProof/>
        </w:rPr>
        <w:t>, 177–182 (2006).</w:t>
      </w:r>
    </w:p>
    <w:p w14:paraId="5B22F724" w14:textId="51C9312C" w:rsidR="00036E13" w:rsidRPr="00A568C8" w:rsidRDefault="00036E13" w:rsidP="002C1E44">
      <w:pPr>
        <w:widowControl w:val="0"/>
        <w:autoSpaceDE w:val="0"/>
        <w:autoSpaceDN w:val="0"/>
        <w:adjustRightInd w:val="0"/>
        <w:ind w:left="640" w:hanging="640"/>
      </w:pPr>
      <w:r>
        <w:fldChar w:fldCharType="end"/>
      </w:r>
    </w:p>
    <w:p w14:paraId="1193BFE8" w14:textId="77777777" w:rsidR="00A23969" w:rsidRDefault="00A23969" w:rsidP="00492A25">
      <w:pPr>
        <w:pStyle w:val="SMcaption"/>
        <w:spacing w:line="480" w:lineRule="auto"/>
        <w:rPr>
          <w:szCs w:val="24"/>
        </w:rPr>
        <w:sectPr w:rsidR="00A23969" w:rsidSect="002D4CDC">
          <w:pgSz w:w="16840" w:h="11900" w:orient="landscape"/>
          <w:pgMar w:top="1797" w:right="1440" w:bottom="1797" w:left="1440" w:header="709" w:footer="709" w:gutter="0"/>
          <w:cols w:space="708"/>
          <w:docGrid w:linePitch="360"/>
        </w:sectPr>
      </w:pPr>
    </w:p>
    <w:p w14:paraId="5C29331C" w14:textId="61680EDD" w:rsidR="00492A25" w:rsidRPr="00A568C8" w:rsidRDefault="00492A25" w:rsidP="00492A25">
      <w:pPr>
        <w:pStyle w:val="SMcaption"/>
        <w:spacing w:line="480" w:lineRule="auto"/>
        <w:rPr>
          <w:szCs w:val="24"/>
        </w:rPr>
      </w:pPr>
      <w:r w:rsidRPr="0084604E">
        <w:rPr>
          <w:b/>
          <w:bCs/>
          <w:szCs w:val="24"/>
        </w:rPr>
        <w:lastRenderedPageBreak/>
        <w:t>Table S</w:t>
      </w:r>
      <w:r w:rsidR="00BD629A">
        <w:rPr>
          <w:b/>
          <w:bCs/>
          <w:szCs w:val="24"/>
        </w:rPr>
        <w:t>2</w:t>
      </w:r>
      <w:r w:rsidRPr="0084604E">
        <w:rPr>
          <w:b/>
          <w:bCs/>
          <w:szCs w:val="24"/>
        </w:rPr>
        <w:t>.</w:t>
      </w:r>
      <w:r>
        <w:rPr>
          <w:szCs w:val="24"/>
        </w:rPr>
        <w:t xml:space="preserve"> </w:t>
      </w:r>
      <w:r w:rsidRPr="00A568C8">
        <w:rPr>
          <w:szCs w:val="24"/>
        </w:rPr>
        <w:t xml:space="preserve">Variance Inflation Factor (VIF) for </w:t>
      </w:r>
      <w:r>
        <w:rPr>
          <w:szCs w:val="24"/>
        </w:rPr>
        <w:t>predictors of probability o</w:t>
      </w:r>
      <w:r w:rsidRPr="00A568C8">
        <w:rPr>
          <w:szCs w:val="24"/>
        </w:rPr>
        <w:t xml:space="preserve">f </w:t>
      </w:r>
      <w:r>
        <w:rPr>
          <w:szCs w:val="24"/>
        </w:rPr>
        <w:t xml:space="preserve">tail loss in limbless reptiles. </w:t>
      </w:r>
      <w:r w:rsidRPr="00A568C8">
        <w:rPr>
          <w:szCs w:val="24"/>
        </w:rPr>
        <w:t>VIF measures the multicollinearity of variables included in a model, and it varies from 1 (no multicollinearity) to +Inf. VIF values &gt; 10 reflect high multicollinearit</w:t>
      </w:r>
      <w:r w:rsidR="0084604E">
        <w:rPr>
          <w:szCs w:val="24"/>
        </w:rPr>
        <w:t>y</w:t>
      </w:r>
      <w:r w:rsidRPr="00A568C8">
        <w:rPr>
          <w:szCs w:val="24"/>
        </w:rPr>
        <w:t>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15"/>
        <w:gridCol w:w="2815"/>
      </w:tblGrid>
      <w:tr w:rsidR="00BB5AB6" w:rsidRPr="00492A25" w14:paraId="61BBBC84" w14:textId="77777777" w:rsidTr="005767F2">
        <w:tc>
          <w:tcPr>
            <w:tcW w:w="2815" w:type="dxa"/>
            <w:shd w:val="clear" w:color="auto" w:fill="D9D9D9" w:themeFill="background1" w:themeFillShade="D9"/>
          </w:tcPr>
          <w:p w14:paraId="61A90899" w14:textId="715EDF40" w:rsidR="00BB5AB6" w:rsidRPr="00492A25" w:rsidRDefault="00BB5AB6" w:rsidP="00BB5AB6">
            <w:pPr>
              <w:rPr>
                <w:rFonts w:ascii="Times New Roman" w:hAnsi="Times New Roman" w:cs="Times New Roman"/>
                <w:b/>
              </w:rPr>
            </w:pPr>
            <w:r w:rsidRPr="00492A25">
              <w:rPr>
                <w:rFonts w:ascii="Times New Roman" w:hAnsi="Times New Roman" w:cs="Times New Roman"/>
                <w:b/>
              </w:rPr>
              <w:t>Predictor</w:t>
            </w:r>
          </w:p>
        </w:tc>
        <w:tc>
          <w:tcPr>
            <w:tcW w:w="2815" w:type="dxa"/>
            <w:shd w:val="clear" w:color="auto" w:fill="D9D9D9" w:themeFill="background1" w:themeFillShade="D9"/>
          </w:tcPr>
          <w:p w14:paraId="2CBBB245" w14:textId="3FBFCBCE" w:rsidR="00BB5AB6" w:rsidRPr="00492A25" w:rsidRDefault="00BB5AB6" w:rsidP="007E00BA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492A25">
              <w:rPr>
                <w:rFonts w:ascii="Times New Roman" w:hAnsi="Times New Roman" w:cs="Times New Roman"/>
                <w:b/>
              </w:rPr>
              <w:t>VIF</w:t>
            </w:r>
          </w:p>
        </w:tc>
      </w:tr>
      <w:tr w:rsidR="00492A25" w14:paraId="00E24F89" w14:textId="77777777" w:rsidTr="00BF7339">
        <w:tc>
          <w:tcPr>
            <w:tcW w:w="2815" w:type="dxa"/>
            <w:vAlign w:val="center"/>
          </w:tcPr>
          <w:p w14:paraId="7A3BF069" w14:textId="1649B71F" w:rsidR="00492A25" w:rsidRDefault="00492A25" w:rsidP="00492A25">
            <w:pPr>
              <w:rPr>
                <w:rFonts w:ascii="Times New Roman" w:hAnsi="Times New Roman" w:cs="Times New Roman"/>
                <w:bCs/>
              </w:rPr>
            </w:pPr>
            <w:r w:rsidRPr="00E752E6">
              <w:rPr>
                <w:rFonts w:ascii="Times New Roman" w:hAnsi="Times New Roman" w:cs="Times New Roman"/>
              </w:rPr>
              <w:t>Life-stage</w:t>
            </w:r>
          </w:p>
        </w:tc>
        <w:tc>
          <w:tcPr>
            <w:tcW w:w="2815" w:type="dxa"/>
          </w:tcPr>
          <w:p w14:paraId="6882F1E4" w14:textId="12306E59" w:rsidR="00492A25" w:rsidRDefault="00492A25" w:rsidP="007E00BA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1.0</w:t>
            </w:r>
            <w:r w:rsidR="00C76D5C">
              <w:rPr>
                <w:rFonts w:ascii="Times New Roman" w:hAnsi="Times New Roman" w:cs="Times New Roman"/>
                <w:bCs/>
              </w:rPr>
              <w:t>65</w:t>
            </w:r>
          </w:p>
        </w:tc>
      </w:tr>
      <w:tr w:rsidR="00492A25" w14:paraId="091AC2F4" w14:textId="77777777" w:rsidTr="00BF7339">
        <w:tc>
          <w:tcPr>
            <w:tcW w:w="2815" w:type="dxa"/>
            <w:vAlign w:val="center"/>
          </w:tcPr>
          <w:p w14:paraId="0511FA3D" w14:textId="789BAA2A" w:rsidR="00492A25" w:rsidRDefault="00492A25" w:rsidP="00492A25">
            <w:pPr>
              <w:rPr>
                <w:rFonts w:ascii="Times New Roman" w:hAnsi="Times New Roman" w:cs="Times New Roman"/>
                <w:bCs/>
              </w:rPr>
            </w:pPr>
            <w:r w:rsidRPr="00E752E6">
              <w:rPr>
                <w:rFonts w:ascii="Times New Roman" w:hAnsi="Times New Roman" w:cs="Times New Roman"/>
              </w:rPr>
              <w:t>Body size</w:t>
            </w:r>
          </w:p>
        </w:tc>
        <w:tc>
          <w:tcPr>
            <w:tcW w:w="2815" w:type="dxa"/>
          </w:tcPr>
          <w:p w14:paraId="1DB9BADE" w14:textId="6E0AE4A9" w:rsidR="00492A25" w:rsidRDefault="00492A25" w:rsidP="007E00BA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1.0</w:t>
            </w:r>
            <w:r w:rsidR="00091DB1">
              <w:rPr>
                <w:rFonts w:ascii="Times New Roman" w:hAnsi="Times New Roman" w:cs="Times New Roman"/>
                <w:bCs/>
              </w:rPr>
              <w:t>5</w:t>
            </w:r>
            <w:r w:rsidR="00C76D5C">
              <w:rPr>
                <w:rFonts w:ascii="Times New Roman" w:hAnsi="Times New Roman" w:cs="Times New Roman"/>
                <w:bCs/>
              </w:rPr>
              <w:t>3</w:t>
            </w:r>
          </w:p>
        </w:tc>
      </w:tr>
      <w:tr w:rsidR="00492A25" w14:paraId="0F952CD8" w14:textId="77777777" w:rsidTr="00BF7339">
        <w:tc>
          <w:tcPr>
            <w:tcW w:w="2815" w:type="dxa"/>
            <w:vAlign w:val="center"/>
          </w:tcPr>
          <w:p w14:paraId="62B5CDD9" w14:textId="06DC0E4A" w:rsidR="00492A25" w:rsidRDefault="00492A25" w:rsidP="00492A25">
            <w:pPr>
              <w:rPr>
                <w:rFonts w:ascii="Times New Roman" w:hAnsi="Times New Roman" w:cs="Times New Roman"/>
                <w:bCs/>
              </w:rPr>
            </w:pPr>
            <w:r w:rsidRPr="00E752E6">
              <w:rPr>
                <w:rFonts w:ascii="Times New Roman" w:hAnsi="Times New Roman" w:cs="Times New Roman"/>
              </w:rPr>
              <w:t>Sex</w:t>
            </w:r>
          </w:p>
        </w:tc>
        <w:tc>
          <w:tcPr>
            <w:tcW w:w="2815" w:type="dxa"/>
          </w:tcPr>
          <w:p w14:paraId="73A6FB69" w14:textId="2374EAD7" w:rsidR="00492A25" w:rsidRDefault="00492A25" w:rsidP="007E00BA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1.01</w:t>
            </w:r>
            <w:r w:rsidR="00091DB1">
              <w:rPr>
                <w:rFonts w:ascii="Times New Roman" w:hAnsi="Times New Roman" w:cs="Times New Roman"/>
                <w:bCs/>
              </w:rPr>
              <w:t>0</w:t>
            </w:r>
          </w:p>
        </w:tc>
      </w:tr>
      <w:tr w:rsidR="00492A25" w14:paraId="7F00B915" w14:textId="77777777" w:rsidTr="00BF7339">
        <w:tc>
          <w:tcPr>
            <w:tcW w:w="2815" w:type="dxa"/>
            <w:vAlign w:val="center"/>
          </w:tcPr>
          <w:p w14:paraId="68E6228C" w14:textId="431CD844" w:rsidR="00492A25" w:rsidRDefault="00492A25" w:rsidP="00492A25">
            <w:pPr>
              <w:rPr>
                <w:rFonts w:ascii="Times New Roman" w:hAnsi="Times New Roman" w:cs="Times New Roman"/>
                <w:bCs/>
              </w:rPr>
            </w:pPr>
            <w:r w:rsidRPr="00E752E6">
              <w:rPr>
                <w:rFonts w:ascii="Times New Roman" w:hAnsi="Times New Roman" w:cs="Times New Roman"/>
              </w:rPr>
              <w:t>Verticality</w:t>
            </w:r>
          </w:p>
        </w:tc>
        <w:tc>
          <w:tcPr>
            <w:tcW w:w="2815" w:type="dxa"/>
          </w:tcPr>
          <w:p w14:paraId="5FC84B05" w14:textId="63411230" w:rsidR="00492A25" w:rsidRDefault="00492A25" w:rsidP="007E00BA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1.0</w:t>
            </w:r>
            <w:r w:rsidR="00C76D5C">
              <w:rPr>
                <w:rFonts w:ascii="Times New Roman" w:hAnsi="Times New Roman" w:cs="Times New Roman"/>
                <w:bCs/>
              </w:rPr>
              <w:t>52</w:t>
            </w:r>
          </w:p>
        </w:tc>
      </w:tr>
      <w:tr w:rsidR="00492A25" w14:paraId="2C8095E5" w14:textId="77777777" w:rsidTr="00BF7339">
        <w:tc>
          <w:tcPr>
            <w:tcW w:w="2815" w:type="dxa"/>
            <w:vAlign w:val="center"/>
          </w:tcPr>
          <w:p w14:paraId="59C969BE" w14:textId="44A18910" w:rsidR="00492A25" w:rsidRDefault="00492A25" w:rsidP="00492A25">
            <w:pPr>
              <w:rPr>
                <w:rFonts w:ascii="Times New Roman" w:hAnsi="Times New Roman" w:cs="Times New Roman"/>
                <w:bCs/>
              </w:rPr>
            </w:pPr>
            <w:r w:rsidRPr="00E752E6">
              <w:rPr>
                <w:rFonts w:ascii="Times New Roman" w:hAnsi="Times New Roman" w:cs="Times New Roman"/>
              </w:rPr>
              <w:t>Diurnality</w:t>
            </w:r>
          </w:p>
        </w:tc>
        <w:tc>
          <w:tcPr>
            <w:tcW w:w="2815" w:type="dxa"/>
          </w:tcPr>
          <w:p w14:paraId="1EEA7578" w14:textId="6394373F" w:rsidR="00492A25" w:rsidRDefault="00492A25" w:rsidP="007E00BA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1.</w:t>
            </w:r>
            <w:r w:rsidR="00C76D5C">
              <w:rPr>
                <w:rFonts w:ascii="Times New Roman" w:hAnsi="Times New Roman" w:cs="Times New Roman"/>
                <w:bCs/>
              </w:rPr>
              <w:t>219</w:t>
            </w:r>
          </w:p>
        </w:tc>
      </w:tr>
      <w:tr w:rsidR="00492A25" w14:paraId="315547E3" w14:textId="77777777" w:rsidTr="00BF7339">
        <w:tc>
          <w:tcPr>
            <w:tcW w:w="2815" w:type="dxa"/>
            <w:vAlign w:val="center"/>
          </w:tcPr>
          <w:p w14:paraId="5C03346D" w14:textId="0413F4EC" w:rsidR="00492A25" w:rsidRDefault="00492A25" w:rsidP="00492A25">
            <w:pPr>
              <w:rPr>
                <w:rFonts w:ascii="Times New Roman" w:hAnsi="Times New Roman" w:cs="Times New Roman"/>
                <w:bCs/>
              </w:rPr>
            </w:pPr>
            <w:r w:rsidRPr="00E752E6">
              <w:rPr>
                <w:rFonts w:ascii="Times New Roman" w:hAnsi="Times New Roman" w:cs="Times New Roman"/>
              </w:rPr>
              <w:t>Temperature</w:t>
            </w:r>
          </w:p>
        </w:tc>
        <w:tc>
          <w:tcPr>
            <w:tcW w:w="2815" w:type="dxa"/>
          </w:tcPr>
          <w:p w14:paraId="01FF2952" w14:textId="75B1E755" w:rsidR="00492A25" w:rsidRDefault="00492A25" w:rsidP="007E00BA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3.0</w:t>
            </w:r>
            <w:r w:rsidR="00091DB1">
              <w:rPr>
                <w:rFonts w:ascii="Times New Roman" w:hAnsi="Times New Roman" w:cs="Times New Roman"/>
                <w:bCs/>
              </w:rPr>
              <w:t>89</w:t>
            </w:r>
          </w:p>
        </w:tc>
      </w:tr>
      <w:tr w:rsidR="00492A25" w14:paraId="782EFB65" w14:textId="77777777" w:rsidTr="00BF7339">
        <w:tc>
          <w:tcPr>
            <w:tcW w:w="2815" w:type="dxa"/>
            <w:vAlign w:val="center"/>
          </w:tcPr>
          <w:p w14:paraId="7BDA1456" w14:textId="208AC272" w:rsidR="00492A25" w:rsidRPr="00E752E6" w:rsidRDefault="00492A25" w:rsidP="00492A2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cipitation</w:t>
            </w:r>
          </w:p>
        </w:tc>
        <w:tc>
          <w:tcPr>
            <w:tcW w:w="2815" w:type="dxa"/>
          </w:tcPr>
          <w:p w14:paraId="784B34A1" w14:textId="512B145C" w:rsidR="00492A25" w:rsidRDefault="00492A25" w:rsidP="007E00BA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1.</w:t>
            </w:r>
            <w:r w:rsidR="00C76D5C">
              <w:rPr>
                <w:rFonts w:ascii="Times New Roman" w:hAnsi="Times New Roman" w:cs="Times New Roman"/>
                <w:bCs/>
              </w:rPr>
              <w:t>622</w:t>
            </w:r>
          </w:p>
        </w:tc>
      </w:tr>
      <w:tr w:rsidR="00492A25" w14:paraId="03EE0544" w14:textId="77777777" w:rsidTr="00BF7339">
        <w:tc>
          <w:tcPr>
            <w:tcW w:w="2815" w:type="dxa"/>
            <w:vAlign w:val="center"/>
          </w:tcPr>
          <w:p w14:paraId="033F0049" w14:textId="2DBCB931" w:rsidR="00492A25" w:rsidRPr="00E752E6" w:rsidRDefault="00492A25" w:rsidP="00492A2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opicality</w:t>
            </w:r>
          </w:p>
        </w:tc>
        <w:tc>
          <w:tcPr>
            <w:tcW w:w="2815" w:type="dxa"/>
          </w:tcPr>
          <w:p w14:paraId="22FAA08D" w14:textId="6045066C" w:rsidR="00492A25" w:rsidRDefault="00492A25" w:rsidP="007E00BA">
            <w:pPr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2.</w:t>
            </w:r>
            <w:r w:rsidR="00C76D5C">
              <w:rPr>
                <w:rFonts w:ascii="Times New Roman" w:hAnsi="Times New Roman" w:cs="Times New Roman"/>
                <w:bCs/>
              </w:rPr>
              <w:t>454</w:t>
            </w:r>
          </w:p>
        </w:tc>
      </w:tr>
    </w:tbl>
    <w:p w14:paraId="7B562573" w14:textId="75DADD46" w:rsidR="00BB5AB6" w:rsidRDefault="00BB5AB6" w:rsidP="00F94B40">
      <w:pPr>
        <w:spacing w:line="480" w:lineRule="auto"/>
        <w:rPr>
          <w:rFonts w:ascii="Times New Roman" w:hAnsi="Times New Roman" w:cs="Times New Roman"/>
          <w:bCs/>
        </w:rPr>
      </w:pPr>
    </w:p>
    <w:p w14:paraId="47ED3425" w14:textId="54028C1D" w:rsidR="00B15813" w:rsidRDefault="00B15813">
      <w:pPr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br w:type="page"/>
      </w:r>
    </w:p>
    <w:p w14:paraId="4726B894" w14:textId="4D2C84CB" w:rsidR="000A1C9B" w:rsidRPr="00E752E6" w:rsidRDefault="000A1C9B" w:rsidP="000A1C9B">
      <w:pPr>
        <w:spacing w:line="480" w:lineRule="auto"/>
        <w:rPr>
          <w:rFonts w:ascii="Times New Roman" w:hAnsi="Times New Roman" w:cs="Times New Roman"/>
        </w:rPr>
      </w:pPr>
      <w:r w:rsidRPr="00E752E6">
        <w:rPr>
          <w:rFonts w:ascii="Times New Roman" w:hAnsi="Times New Roman" w:cs="Times New Roman"/>
          <w:b/>
          <w:bCs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</w:rPr>
        <w:t>S3</w:t>
      </w:r>
      <w:r w:rsidRPr="00E752E6">
        <w:rPr>
          <w:rFonts w:ascii="Times New Roman" w:hAnsi="Times New Roman" w:cs="Times New Roman"/>
          <w:b/>
          <w:bCs/>
        </w:rPr>
        <w:t>.</w:t>
      </w:r>
      <w:r w:rsidRPr="00E752E6">
        <w:rPr>
          <w:rFonts w:ascii="Times New Roman" w:hAnsi="Times New Roman" w:cs="Times New Roman"/>
        </w:rPr>
        <w:t xml:space="preserve"> Generalized Mixed Effect Model (GLMM) for the probability of tail loss among snake and amphisbaenian specimens. </w:t>
      </w:r>
      <w:r>
        <w:rPr>
          <w:rFonts w:ascii="Times New Roman" w:hAnsi="Times New Roman" w:cs="Times New Roman"/>
        </w:rPr>
        <w:t xml:space="preserve">Likelihood Ratio Tests (LRT) were applied in a backward selection procedure starting with the full model. </w:t>
      </w:r>
      <w:r w:rsidRPr="00E752E6">
        <w:rPr>
          <w:rFonts w:ascii="Times New Roman" w:hAnsi="Times New Roman" w:cs="Times New Roman"/>
        </w:rPr>
        <w:t xml:space="preserve">Predictor coefficients (Coef., Lower CI and Upper CI) are showed as odds ratio (instead of logit scale). Coefficient values &gt;1 indicates the proportional increase in chances of tail loss (odds ratio) if the respective predictor value changes from 0 (min) to 1 (max), and the inverse occurs for coef. values &lt;1. Predictors are not significant if confidence intervals </w:t>
      </w:r>
      <w:r>
        <w:rPr>
          <w:rFonts w:ascii="Times New Roman" w:hAnsi="Times New Roman" w:cs="Times New Roman"/>
        </w:rPr>
        <w:t>encompass</w:t>
      </w:r>
      <w:r w:rsidRPr="00E752E6">
        <w:rPr>
          <w:rFonts w:ascii="Times New Roman" w:hAnsi="Times New Roman" w:cs="Times New Roman"/>
        </w:rPr>
        <w:t xml:space="preserve"> the value of 1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07"/>
        <w:gridCol w:w="996"/>
        <w:gridCol w:w="978"/>
        <w:gridCol w:w="996"/>
        <w:gridCol w:w="1002"/>
        <w:gridCol w:w="1043"/>
      </w:tblGrid>
      <w:tr w:rsidR="008A78DF" w:rsidRPr="001F2334" w14:paraId="2C4F3172" w14:textId="77777777" w:rsidTr="005767F2">
        <w:tc>
          <w:tcPr>
            <w:tcW w:w="3507" w:type="dxa"/>
            <w:shd w:val="clear" w:color="auto" w:fill="D9D9D9" w:themeFill="background1" w:themeFillShade="D9"/>
            <w:vAlign w:val="center"/>
          </w:tcPr>
          <w:p w14:paraId="3383F09D" w14:textId="77777777" w:rsidR="000A1C9B" w:rsidRPr="001F2334" w:rsidRDefault="000A1C9B" w:rsidP="00D46D89">
            <w:pPr>
              <w:rPr>
                <w:rFonts w:ascii="Times New Roman" w:hAnsi="Times New Roman" w:cs="Times New Roman"/>
                <w:b/>
                <w:bCs/>
              </w:rPr>
            </w:pPr>
            <w:r w:rsidRPr="001F2334">
              <w:rPr>
                <w:rFonts w:ascii="Times New Roman" w:hAnsi="Times New Roman" w:cs="Times New Roman"/>
                <w:b/>
                <w:bCs/>
              </w:rPr>
              <w:t>Predictor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14:paraId="67B2919F" w14:textId="77777777" w:rsidR="000A1C9B" w:rsidRPr="001F2334" w:rsidRDefault="000A1C9B" w:rsidP="00D46D89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2334">
              <w:rPr>
                <w:rFonts w:ascii="Times New Roman" w:hAnsi="Times New Roman" w:cs="Times New Roman"/>
                <w:b/>
                <w:bCs/>
              </w:rPr>
              <w:t>LRT</w:t>
            </w:r>
          </w:p>
        </w:tc>
        <w:tc>
          <w:tcPr>
            <w:tcW w:w="978" w:type="dxa"/>
            <w:shd w:val="clear" w:color="auto" w:fill="D9D9D9" w:themeFill="background1" w:themeFillShade="D9"/>
            <w:vAlign w:val="center"/>
          </w:tcPr>
          <w:p w14:paraId="488971C1" w14:textId="77777777" w:rsidR="000A1C9B" w:rsidRPr="001F2334" w:rsidRDefault="000A1C9B" w:rsidP="00D46D89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2334">
              <w:rPr>
                <w:rFonts w:ascii="Times New Roman" w:hAnsi="Times New Roman" w:cs="Times New Roman"/>
                <w:b/>
                <w:bCs/>
              </w:rPr>
              <w:t>P value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</w:tcPr>
          <w:p w14:paraId="5BDDCFA7" w14:textId="77777777" w:rsidR="000A1C9B" w:rsidRPr="001F2334" w:rsidRDefault="000A1C9B" w:rsidP="00D46D89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2334">
              <w:rPr>
                <w:rFonts w:ascii="Times New Roman" w:hAnsi="Times New Roman" w:cs="Times New Roman"/>
                <w:b/>
                <w:bCs/>
              </w:rPr>
              <w:t>Coef.</w:t>
            </w:r>
          </w:p>
        </w:tc>
        <w:tc>
          <w:tcPr>
            <w:tcW w:w="1002" w:type="dxa"/>
            <w:shd w:val="clear" w:color="auto" w:fill="D9D9D9" w:themeFill="background1" w:themeFillShade="D9"/>
            <w:vAlign w:val="center"/>
          </w:tcPr>
          <w:p w14:paraId="67743200" w14:textId="77777777" w:rsidR="000A1C9B" w:rsidRPr="001F2334" w:rsidRDefault="000A1C9B" w:rsidP="00D46D89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2334">
              <w:rPr>
                <w:rFonts w:ascii="Times New Roman" w:hAnsi="Times New Roman" w:cs="Times New Roman"/>
                <w:b/>
                <w:bCs/>
              </w:rPr>
              <w:t>Lower CI</w:t>
            </w:r>
          </w:p>
        </w:tc>
        <w:tc>
          <w:tcPr>
            <w:tcW w:w="1043" w:type="dxa"/>
            <w:shd w:val="clear" w:color="auto" w:fill="D9D9D9" w:themeFill="background1" w:themeFillShade="D9"/>
            <w:vAlign w:val="center"/>
          </w:tcPr>
          <w:p w14:paraId="6FAF1F43" w14:textId="77777777" w:rsidR="000A1C9B" w:rsidRPr="001F2334" w:rsidRDefault="000A1C9B" w:rsidP="00D46D89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2334">
              <w:rPr>
                <w:rFonts w:ascii="Times New Roman" w:hAnsi="Times New Roman" w:cs="Times New Roman"/>
                <w:b/>
                <w:bCs/>
              </w:rPr>
              <w:t>Upper CI</w:t>
            </w:r>
          </w:p>
        </w:tc>
      </w:tr>
      <w:tr w:rsidR="00763DDA" w:rsidRPr="001F2334" w14:paraId="0766F2F5" w14:textId="77777777" w:rsidTr="005767F2">
        <w:tc>
          <w:tcPr>
            <w:tcW w:w="0" w:type="auto"/>
            <w:gridSpan w:val="6"/>
            <w:shd w:val="clear" w:color="auto" w:fill="F2F2F2" w:themeFill="background1" w:themeFillShade="F2"/>
            <w:vAlign w:val="center"/>
          </w:tcPr>
          <w:p w14:paraId="3AFC982E" w14:textId="4C56628B" w:rsidR="00763DDA" w:rsidRPr="00763DDA" w:rsidRDefault="00763DDA" w:rsidP="00763DDA">
            <w:pPr>
              <w:rPr>
                <w:rFonts w:ascii="Times New Roman" w:hAnsi="Times New Roman" w:cs="Times New Roman"/>
                <w:i/>
                <w:iCs/>
              </w:rPr>
            </w:pPr>
            <w:r w:rsidRPr="00763DDA">
              <w:rPr>
                <w:rFonts w:ascii="Times New Roman" w:hAnsi="Times New Roman" w:cs="Times New Roman"/>
                <w:i/>
                <w:iCs/>
              </w:rPr>
              <w:t xml:space="preserve">GLMM </w:t>
            </w:r>
            <w:r w:rsidR="00B2449F">
              <w:rPr>
                <w:rFonts w:ascii="Times New Roman" w:hAnsi="Times New Roman" w:cs="Times New Roman"/>
                <w:i/>
                <w:iCs/>
              </w:rPr>
              <w:t>output using only sexed specimens</w:t>
            </w:r>
            <w:r w:rsidR="008A78DF">
              <w:rPr>
                <w:rFonts w:ascii="Times New Roman" w:hAnsi="Times New Roman" w:cs="Times New Roman"/>
                <w:i/>
                <w:iCs/>
              </w:rPr>
              <w:t xml:space="preserve"> (N = 7,346)</w:t>
            </w:r>
          </w:p>
        </w:tc>
      </w:tr>
      <w:tr w:rsidR="008A78DF" w:rsidRPr="001F2334" w14:paraId="172DAF55" w14:textId="77777777" w:rsidTr="00560350">
        <w:tc>
          <w:tcPr>
            <w:tcW w:w="3507" w:type="dxa"/>
            <w:vAlign w:val="center"/>
          </w:tcPr>
          <w:p w14:paraId="7528AFAA" w14:textId="1960C5D7" w:rsidR="00763DDA" w:rsidRPr="001F2334" w:rsidRDefault="00763DDA" w:rsidP="00763DDA">
            <w:pPr>
              <w:rPr>
                <w:rFonts w:ascii="Times New Roman" w:hAnsi="Times New Roman" w:cs="Times New Roman"/>
              </w:rPr>
            </w:pPr>
            <w:r w:rsidRPr="001F2334">
              <w:rPr>
                <w:rFonts w:ascii="Times New Roman" w:hAnsi="Times New Roman" w:cs="Times New Roman"/>
              </w:rPr>
              <w:t>Life-stage</w:t>
            </w:r>
          </w:p>
        </w:tc>
        <w:tc>
          <w:tcPr>
            <w:tcW w:w="996" w:type="dxa"/>
            <w:vAlign w:val="center"/>
          </w:tcPr>
          <w:p w14:paraId="34E7F103" w14:textId="006E40B3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2</w:t>
            </w:r>
            <w:r w:rsidR="00AC4BF8" w:rsidRPr="005E571E">
              <w:rPr>
                <w:rFonts w:ascii="Times New Roman" w:hAnsi="Times New Roman" w:cs="Times New Roman"/>
              </w:rPr>
              <w:t>34</w:t>
            </w:r>
            <w:r w:rsidRPr="005E571E">
              <w:rPr>
                <w:rFonts w:ascii="Times New Roman" w:hAnsi="Times New Roman" w:cs="Times New Roman"/>
              </w:rPr>
              <w:t>.</w:t>
            </w:r>
            <w:r w:rsidR="00AC4BF8" w:rsidRPr="005E571E">
              <w:rPr>
                <w:rFonts w:ascii="Times New Roman" w:hAnsi="Times New Roman" w:cs="Times New Roman"/>
              </w:rPr>
              <w:t>514</w:t>
            </w:r>
          </w:p>
        </w:tc>
        <w:tc>
          <w:tcPr>
            <w:tcW w:w="978" w:type="dxa"/>
            <w:vAlign w:val="center"/>
          </w:tcPr>
          <w:p w14:paraId="4115DB6D" w14:textId="7E54F6B6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996" w:type="dxa"/>
          </w:tcPr>
          <w:p w14:paraId="7E8FCE8B" w14:textId="6A5C74C2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3.5</w:t>
            </w:r>
            <w:r w:rsidR="00AC4BF8"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1002" w:type="dxa"/>
          </w:tcPr>
          <w:p w14:paraId="6DF3A48D" w14:textId="19049246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3.0</w:t>
            </w:r>
            <w:r w:rsidR="00AC4BF8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043" w:type="dxa"/>
          </w:tcPr>
          <w:p w14:paraId="36FCB161" w14:textId="0AE067D0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4.2</w:t>
            </w:r>
            <w:r w:rsidR="00AC4BF8">
              <w:rPr>
                <w:rFonts w:ascii="Times New Roman" w:hAnsi="Times New Roman" w:cs="Times New Roman"/>
              </w:rPr>
              <w:t>86</w:t>
            </w:r>
          </w:p>
        </w:tc>
      </w:tr>
      <w:tr w:rsidR="008A78DF" w:rsidRPr="001F2334" w14:paraId="795FACEA" w14:textId="77777777" w:rsidTr="00560350">
        <w:tc>
          <w:tcPr>
            <w:tcW w:w="3507" w:type="dxa"/>
            <w:vAlign w:val="center"/>
          </w:tcPr>
          <w:p w14:paraId="43B211FA" w14:textId="19D53265" w:rsidR="00763DDA" w:rsidRPr="001F2334" w:rsidRDefault="00763DDA" w:rsidP="00763DDA">
            <w:pPr>
              <w:rPr>
                <w:rFonts w:ascii="Times New Roman" w:hAnsi="Times New Roman" w:cs="Times New Roman"/>
              </w:rPr>
            </w:pPr>
            <w:r w:rsidRPr="001F2334">
              <w:rPr>
                <w:rFonts w:ascii="Times New Roman" w:hAnsi="Times New Roman" w:cs="Times New Roman"/>
              </w:rPr>
              <w:t>Body size</w:t>
            </w:r>
          </w:p>
        </w:tc>
        <w:tc>
          <w:tcPr>
            <w:tcW w:w="996" w:type="dxa"/>
            <w:vAlign w:val="center"/>
          </w:tcPr>
          <w:p w14:paraId="21686BAE" w14:textId="52EDE77F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12</w:t>
            </w:r>
            <w:r w:rsidR="00AC4BF8" w:rsidRPr="005E571E">
              <w:rPr>
                <w:rFonts w:ascii="Times New Roman" w:hAnsi="Times New Roman" w:cs="Times New Roman"/>
              </w:rPr>
              <w:t>0</w:t>
            </w:r>
            <w:r w:rsidRPr="005E571E">
              <w:rPr>
                <w:rFonts w:ascii="Times New Roman" w:hAnsi="Times New Roman" w:cs="Times New Roman"/>
              </w:rPr>
              <w:t>.</w:t>
            </w:r>
            <w:r w:rsidR="00AC4BF8" w:rsidRPr="005E571E">
              <w:rPr>
                <w:rFonts w:ascii="Times New Roman" w:hAnsi="Times New Roman" w:cs="Times New Roman"/>
              </w:rPr>
              <w:t>274</w:t>
            </w:r>
          </w:p>
        </w:tc>
        <w:tc>
          <w:tcPr>
            <w:tcW w:w="978" w:type="dxa"/>
            <w:vAlign w:val="center"/>
          </w:tcPr>
          <w:p w14:paraId="3DF7AD1B" w14:textId="14338CEC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996" w:type="dxa"/>
          </w:tcPr>
          <w:p w14:paraId="61B8B5CE" w14:textId="2BDB7168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3.</w:t>
            </w:r>
            <w:r w:rsidR="00AC4BF8">
              <w:rPr>
                <w:rFonts w:ascii="Times New Roman" w:hAnsi="Times New Roman" w:cs="Times New Roman"/>
              </w:rPr>
              <w:t>869</w:t>
            </w:r>
          </w:p>
        </w:tc>
        <w:tc>
          <w:tcPr>
            <w:tcW w:w="1002" w:type="dxa"/>
          </w:tcPr>
          <w:p w14:paraId="0623873E" w14:textId="4EF6127B" w:rsidR="00763DDA" w:rsidRPr="001F2334" w:rsidRDefault="00AC4BF8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030</w:t>
            </w:r>
          </w:p>
        </w:tc>
        <w:tc>
          <w:tcPr>
            <w:tcW w:w="1043" w:type="dxa"/>
          </w:tcPr>
          <w:p w14:paraId="1C07FC1D" w14:textId="52F33545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4.</w:t>
            </w:r>
            <w:r w:rsidR="00AC4BF8">
              <w:rPr>
                <w:rFonts w:ascii="Times New Roman" w:hAnsi="Times New Roman" w:cs="Times New Roman"/>
              </w:rPr>
              <w:t>940</w:t>
            </w:r>
          </w:p>
        </w:tc>
      </w:tr>
      <w:tr w:rsidR="008A78DF" w:rsidRPr="001F2334" w14:paraId="1C784CE4" w14:textId="77777777" w:rsidTr="00560350">
        <w:tc>
          <w:tcPr>
            <w:tcW w:w="3507" w:type="dxa"/>
            <w:vAlign w:val="center"/>
          </w:tcPr>
          <w:p w14:paraId="05517F49" w14:textId="092FE7A2" w:rsidR="00763DDA" w:rsidRPr="001F2334" w:rsidRDefault="00763DDA" w:rsidP="00763DDA">
            <w:pPr>
              <w:rPr>
                <w:rFonts w:ascii="Times New Roman" w:hAnsi="Times New Roman" w:cs="Times New Roman"/>
              </w:rPr>
            </w:pPr>
            <w:r w:rsidRPr="001F2334">
              <w:rPr>
                <w:rFonts w:ascii="Times New Roman" w:hAnsi="Times New Roman" w:cs="Times New Roman"/>
              </w:rPr>
              <w:t>Sex</w:t>
            </w:r>
          </w:p>
        </w:tc>
        <w:tc>
          <w:tcPr>
            <w:tcW w:w="996" w:type="dxa"/>
            <w:vAlign w:val="center"/>
          </w:tcPr>
          <w:p w14:paraId="228CD190" w14:textId="60DB88CB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2</w:t>
            </w:r>
            <w:r w:rsidR="00AC4BF8" w:rsidRPr="005E571E">
              <w:rPr>
                <w:rFonts w:ascii="Times New Roman" w:hAnsi="Times New Roman" w:cs="Times New Roman"/>
              </w:rPr>
              <w:t>7.587</w:t>
            </w:r>
          </w:p>
        </w:tc>
        <w:tc>
          <w:tcPr>
            <w:tcW w:w="978" w:type="dxa"/>
            <w:vAlign w:val="center"/>
          </w:tcPr>
          <w:p w14:paraId="0F504414" w14:textId="5FAC51A1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996" w:type="dxa"/>
          </w:tcPr>
          <w:p w14:paraId="155060AD" w14:textId="0D85DEC7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1.3</w:t>
            </w:r>
            <w:r w:rsidR="00AC4BF8"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002" w:type="dxa"/>
          </w:tcPr>
          <w:p w14:paraId="4799832C" w14:textId="250DA1DE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1.2</w:t>
            </w:r>
            <w:r w:rsidR="00AC4BF8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043" w:type="dxa"/>
          </w:tcPr>
          <w:p w14:paraId="6749FCE8" w14:textId="37C79B2E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1.5</w:t>
            </w:r>
            <w:r w:rsidR="00AC4BF8">
              <w:rPr>
                <w:rFonts w:ascii="Times New Roman" w:hAnsi="Times New Roman" w:cs="Times New Roman"/>
              </w:rPr>
              <w:t>65</w:t>
            </w:r>
          </w:p>
        </w:tc>
      </w:tr>
      <w:tr w:rsidR="008A78DF" w:rsidRPr="001F2334" w14:paraId="59FDC5D6" w14:textId="77777777" w:rsidTr="00560350">
        <w:tc>
          <w:tcPr>
            <w:tcW w:w="3507" w:type="dxa"/>
            <w:vAlign w:val="center"/>
          </w:tcPr>
          <w:p w14:paraId="37C2378E" w14:textId="00666E54" w:rsidR="00763DDA" w:rsidRPr="001F2334" w:rsidRDefault="00763DDA" w:rsidP="00763DDA">
            <w:pPr>
              <w:rPr>
                <w:rFonts w:ascii="Times New Roman" w:hAnsi="Times New Roman" w:cs="Times New Roman"/>
              </w:rPr>
            </w:pPr>
            <w:r w:rsidRPr="001F2334">
              <w:rPr>
                <w:rFonts w:ascii="Times New Roman" w:hAnsi="Times New Roman" w:cs="Times New Roman"/>
              </w:rPr>
              <w:t>Verticality</w:t>
            </w:r>
          </w:p>
        </w:tc>
        <w:tc>
          <w:tcPr>
            <w:tcW w:w="996" w:type="dxa"/>
            <w:vAlign w:val="center"/>
          </w:tcPr>
          <w:p w14:paraId="30DA2531" w14:textId="5F4C5818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4.</w:t>
            </w:r>
            <w:r w:rsidR="005E571E" w:rsidRPr="005E571E">
              <w:rPr>
                <w:rFonts w:ascii="Times New Roman" w:hAnsi="Times New Roman" w:cs="Times New Roman"/>
              </w:rPr>
              <w:t>297</w:t>
            </w:r>
          </w:p>
        </w:tc>
        <w:tc>
          <w:tcPr>
            <w:tcW w:w="978" w:type="dxa"/>
            <w:vAlign w:val="center"/>
          </w:tcPr>
          <w:p w14:paraId="3BD1A424" w14:textId="2F0362D6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0.0</w:t>
            </w:r>
            <w:r w:rsidR="005E571E" w:rsidRPr="005E571E">
              <w:rPr>
                <w:rFonts w:ascii="Times New Roman" w:hAnsi="Times New Roman" w:cs="Times New Roman"/>
              </w:rPr>
              <w:t>38</w:t>
            </w:r>
          </w:p>
        </w:tc>
        <w:tc>
          <w:tcPr>
            <w:tcW w:w="996" w:type="dxa"/>
          </w:tcPr>
          <w:p w14:paraId="7492BCA9" w14:textId="6C057D39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3.</w:t>
            </w:r>
            <w:r w:rsidR="00AC4BF8">
              <w:rPr>
                <w:rFonts w:ascii="Times New Roman" w:hAnsi="Times New Roman" w:cs="Times New Roman"/>
              </w:rPr>
              <w:t>506</w:t>
            </w:r>
          </w:p>
        </w:tc>
        <w:tc>
          <w:tcPr>
            <w:tcW w:w="1002" w:type="dxa"/>
          </w:tcPr>
          <w:p w14:paraId="3C5C9974" w14:textId="29882CF5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1.1</w:t>
            </w:r>
            <w:r w:rsidR="00AC4BF8">
              <w:rPr>
                <w:rFonts w:ascii="Times New Roman" w:hAnsi="Times New Roman" w:cs="Times New Roman"/>
              </w:rPr>
              <w:t>05</w:t>
            </w:r>
          </w:p>
        </w:tc>
        <w:tc>
          <w:tcPr>
            <w:tcW w:w="1043" w:type="dxa"/>
          </w:tcPr>
          <w:p w14:paraId="4777CCEF" w14:textId="21C916B3" w:rsidR="00763DDA" w:rsidRPr="001F2334" w:rsidRDefault="00AC4BF8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123</w:t>
            </w:r>
          </w:p>
        </w:tc>
      </w:tr>
      <w:tr w:rsidR="008A78DF" w:rsidRPr="001F2334" w14:paraId="0FEC6869" w14:textId="77777777" w:rsidTr="00560350">
        <w:tc>
          <w:tcPr>
            <w:tcW w:w="3507" w:type="dxa"/>
            <w:vAlign w:val="center"/>
          </w:tcPr>
          <w:p w14:paraId="6BC965C2" w14:textId="22347F62" w:rsidR="00763DDA" w:rsidRPr="001F2334" w:rsidRDefault="00763DDA" w:rsidP="00763DDA">
            <w:pPr>
              <w:rPr>
                <w:rFonts w:ascii="Times New Roman" w:hAnsi="Times New Roman" w:cs="Times New Roman"/>
              </w:rPr>
            </w:pPr>
            <w:r w:rsidRPr="001F2334">
              <w:rPr>
                <w:rFonts w:ascii="Times New Roman" w:hAnsi="Times New Roman" w:cs="Times New Roman"/>
              </w:rPr>
              <w:t>Diurnality</w:t>
            </w:r>
          </w:p>
        </w:tc>
        <w:tc>
          <w:tcPr>
            <w:tcW w:w="996" w:type="dxa"/>
            <w:vAlign w:val="center"/>
          </w:tcPr>
          <w:p w14:paraId="2851BD9D" w14:textId="73AB043D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4.</w:t>
            </w:r>
            <w:r w:rsidR="005E571E" w:rsidRPr="005E571E">
              <w:rPr>
                <w:rFonts w:ascii="Times New Roman" w:hAnsi="Times New Roman" w:cs="Times New Roman"/>
              </w:rPr>
              <w:t>039</w:t>
            </w:r>
          </w:p>
        </w:tc>
        <w:tc>
          <w:tcPr>
            <w:tcW w:w="978" w:type="dxa"/>
            <w:vAlign w:val="center"/>
          </w:tcPr>
          <w:p w14:paraId="62E3E682" w14:textId="2A848728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0.0</w:t>
            </w:r>
            <w:r w:rsidR="005E571E" w:rsidRPr="005E571E">
              <w:rPr>
                <w:rFonts w:ascii="Times New Roman" w:hAnsi="Times New Roman" w:cs="Times New Roman"/>
              </w:rPr>
              <w:t>44</w:t>
            </w:r>
          </w:p>
        </w:tc>
        <w:tc>
          <w:tcPr>
            <w:tcW w:w="996" w:type="dxa"/>
          </w:tcPr>
          <w:p w14:paraId="5C0EE516" w14:textId="2E857AC7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2.1</w:t>
            </w:r>
            <w:r w:rsidR="00AC4BF8">
              <w:rPr>
                <w:rFonts w:ascii="Times New Roman" w:hAnsi="Times New Roman" w:cs="Times New Roman"/>
              </w:rPr>
              <w:t>79</w:t>
            </w:r>
          </w:p>
        </w:tc>
        <w:tc>
          <w:tcPr>
            <w:tcW w:w="1002" w:type="dxa"/>
          </w:tcPr>
          <w:p w14:paraId="4277715B" w14:textId="31A34B2C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1.</w:t>
            </w:r>
            <w:r w:rsidR="00AC4BF8">
              <w:rPr>
                <w:rFonts w:ascii="Times New Roman" w:hAnsi="Times New Roman" w:cs="Times New Roman"/>
              </w:rPr>
              <w:t>045</w:t>
            </w:r>
          </w:p>
        </w:tc>
        <w:tc>
          <w:tcPr>
            <w:tcW w:w="1043" w:type="dxa"/>
          </w:tcPr>
          <w:p w14:paraId="7B448D44" w14:textId="2A1E254D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4.</w:t>
            </w:r>
            <w:r w:rsidR="00AC4BF8">
              <w:rPr>
                <w:rFonts w:ascii="Times New Roman" w:hAnsi="Times New Roman" w:cs="Times New Roman"/>
              </w:rPr>
              <w:t>541</w:t>
            </w:r>
          </w:p>
        </w:tc>
      </w:tr>
      <w:tr w:rsidR="008A78DF" w:rsidRPr="001F2334" w14:paraId="6DB7FD81" w14:textId="77777777" w:rsidTr="00560350">
        <w:tc>
          <w:tcPr>
            <w:tcW w:w="3507" w:type="dxa"/>
            <w:vAlign w:val="center"/>
          </w:tcPr>
          <w:p w14:paraId="5753279A" w14:textId="10C62199" w:rsidR="00763DDA" w:rsidRPr="001F2334" w:rsidRDefault="00763DDA" w:rsidP="00763DDA">
            <w:pPr>
              <w:rPr>
                <w:rFonts w:ascii="Times New Roman" w:hAnsi="Times New Roman" w:cs="Times New Roman"/>
              </w:rPr>
            </w:pPr>
            <w:r w:rsidRPr="001F2334">
              <w:rPr>
                <w:rFonts w:ascii="Times New Roman" w:hAnsi="Times New Roman" w:cs="Times New Roman"/>
              </w:rPr>
              <w:t>Temperature</w:t>
            </w:r>
          </w:p>
        </w:tc>
        <w:tc>
          <w:tcPr>
            <w:tcW w:w="996" w:type="dxa"/>
            <w:vAlign w:val="center"/>
          </w:tcPr>
          <w:p w14:paraId="2C23120B" w14:textId="62AAFC6A" w:rsidR="00763DDA" w:rsidRPr="005E571E" w:rsidRDefault="005E571E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3.924</w:t>
            </w:r>
          </w:p>
        </w:tc>
        <w:tc>
          <w:tcPr>
            <w:tcW w:w="978" w:type="dxa"/>
            <w:vAlign w:val="center"/>
          </w:tcPr>
          <w:p w14:paraId="5877F454" w14:textId="74D4A0ED" w:rsidR="00763DDA" w:rsidRPr="005E571E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5E571E">
              <w:rPr>
                <w:rFonts w:ascii="Times New Roman" w:hAnsi="Times New Roman" w:cs="Times New Roman"/>
              </w:rPr>
              <w:t>0.04</w:t>
            </w:r>
            <w:r w:rsidR="005E571E" w:rsidRPr="005E571E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996" w:type="dxa"/>
          </w:tcPr>
          <w:p w14:paraId="0CE52D89" w14:textId="120342FC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2.2</w:t>
            </w:r>
            <w:r w:rsidR="00AC4BF8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002" w:type="dxa"/>
          </w:tcPr>
          <w:p w14:paraId="4F108D47" w14:textId="37EA579A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1.0</w:t>
            </w:r>
            <w:r w:rsidR="00AC4BF8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043" w:type="dxa"/>
          </w:tcPr>
          <w:p w14:paraId="4908B296" w14:textId="70E7B141" w:rsidR="00763DDA" w:rsidRPr="001F2334" w:rsidRDefault="00763DDA" w:rsidP="00763DDA">
            <w:pPr>
              <w:jc w:val="right"/>
              <w:rPr>
                <w:rFonts w:ascii="Times New Roman" w:hAnsi="Times New Roman" w:cs="Times New Roman"/>
              </w:rPr>
            </w:pPr>
            <w:r w:rsidRPr="001C3C3A">
              <w:rPr>
                <w:rFonts w:ascii="Times New Roman" w:hAnsi="Times New Roman" w:cs="Times New Roman"/>
              </w:rPr>
              <w:t>4.</w:t>
            </w:r>
            <w:r w:rsidR="00AC4BF8">
              <w:rPr>
                <w:rFonts w:ascii="Times New Roman" w:hAnsi="Times New Roman" w:cs="Times New Roman"/>
              </w:rPr>
              <w:t>882</w:t>
            </w:r>
          </w:p>
        </w:tc>
      </w:tr>
      <w:tr w:rsidR="00AC4BF8" w:rsidRPr="001F2334" w14:paraId="019833B1" w14:textId="77777777" w:rsidTr="005E571E">
        <w:tc>
          <w:tcPr>
            <w:tcW w:w="0" w:type="auto"/>
            <w:gridSpan w:val="6"/>
            <w:vAlign w:val="center"/>
          </w:tcPr>
          <w:p w14:paraId="6CAE9BB4" w14:textId="31B96ACD" w:rsidR="00AC4BF8" w:rsidRPr="001C3C3A" w:rsidRDefault="00AC4BF8" w:rsidP="00AC4BF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R² = 22.7% (15.5% random effects and 7.2% fixed effects)</w:t>
            </w:r>
          </w:p>
        </w:tc>
      </w:tr>
      <w:tr w:rsidR="00A0014C" w:rsidRPr="001F2334" w14:paraId="597ABA4A" w14:textId="77777777" w:rsidTr="005E571E">
        <w:tc>
          <w:tcPr>
            <w:tcW w:w="0" w:type="auto"/>
            <w:gridSpan w:val="6"/>
            <w:vAlign w:val="center"/>
          </w:tcPr>
          <w:p w14:paraId="40F03053" w14:textId="77777777" w:rsidR="00A0014C" w:rsidRPr="001F2334" w:rsidRDefault="00A0014C" w:rsidP="00763DDA">
            <w:pPr>
              <w:jc w:val="right"/>
              <w:rPr>
                <w:rFonts w:ascii="Times New Roman" w:hAnsi="Times New Roman" w:cs="Times New Roman"/>
              </w:rPr>
            </w:pPr>
          </w:p>
        </w:tc>
      </w:tr>
      <w:tr w:rsidR="00763DDA" w:rsidRPr="001F2334" w14:paraId="6FE3BD1B" w14:textId="77777777" w:rsidTr="005767F2">
        <w:tc>
          <w:tcPr>
            <w:tcW w:w="0" w:type="auto"/>
            <w:gridSpan w:val="6"/>
            <w:shd w:val="clear" w:color="auto" w:fill="F2F2F2" w:themeFill="background1" w:themeFillShade="F2"/>
            <w:vAlign w:val="center"/>
          </w:tcPr>
          <w:p w14:paraId="227EA745" w14:textId="2B598E6D" w:rsidR="00763DDA" w:rsidRPr="00763DDA" w:rsidRDefault="00763DDA" w:rsidP="00763DDA">
            <w:pPr>
              <w:rPr>
                <w:rFonts w:ascii="Times New Roman" w:hAnsi="Times New Roman" w:cs="Times New Roman"/>
                <w:i/>
                <w:iCs/>
              </w:rPr>
            </w:pPr>
            <w:r w:rsidRPr="00763DDA">
              <w:rPr>
                <w:rFonts w:ascii="Times New Roman" w:hAnsi="Times New Roman" w:cs="Times New Roman"/>
                <w:i/>
                <w:iCs/>
              </w:rPr>
              <w:t xml:space="preserve">GLMM </w:t>
            </w:r>
            <w:r w:rsidR="00B2449F">
              <w:rPr>
                <w:rFonts w:ascii="Times New Roman" w:hAnsi="Times New Roman" w:cs="Times New Roman"/>
                <w:i/>
                <w:iCs/>
              </w:rPr>
              <w:t xml:space="preserve">output </w:t>
            </w:r>
            <w:r w:rsidRPr="00763DDA">
              <w:rPr>
                <w:rFonts w:ascii="Times New Roman" w:hAnsi="Times New Roman" w:cs="Times New Roman"/>
                <w:i/>
                <w:iCs/>
              </w:rPr>
              <w:t xml:space="preserve">with 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body size </w:t>
            </w:r>
            <w:r w:rsidRPr="00763DDA">
              <w:rPr>
                <w:rFonts w:ascii="Times New Roman" w:hAnsi="Times New Roman" w:cs="Times New Roman"/>
                <w:i/>
                <w:iCs/>
              </w:rPr>
              <w:t>rescaled across all species</w:t>
            </w:r>
            <w:r w:rsidR="00893B29">
              <w:rPr>
                <w:rFonts w:ascii="Times New Roman" w:hAnsi="Times New Roman" w:cs="Times New Roman"/>
                <w:i/>
                <w:iCs/>
              </w:rPr>
              <w:t>*</w:t>
            </w:r>
            <w:r w:rsidR="008A78DF">
              <w:rPr>
                <w:rFonts w:ascii="Times New Roman" w:hAnsi="Times New Roman" w:cs="Times New Roman"/>
                <w:i/>
                <w:iCs/>
              </w:rPr>
              <w:t xml:space="preserve"> (N = 8,189)</w:t>
            </w:r>
          </w:p>
        </w:tc>
      </w:tr>
      <w:tr w:rsidR="008A78DF" w:rsidRPr="001F2334" w14:paraId="55EAC831" w14:textId="77777777" w:rsidTr="00560350">
        <w:tc>
          <w:tcPr>
            <w:tcW w:w="3507" w:type="dxa"/>
            <w:vAlign w:val="center"/>
          </w:tcPr>
          <w:p w14:paraId="0DD5907A" w14:textId="350975E1" w:rsidR="00763DDA" w:rsidRPr="001F2334" w:rsidRDefault="00763DDA" w:rsidP="00763D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ody size</w:t>
            </w:r>
          </w:p>
        </w:tc>
        <w:tc>
          <w:tcPr>
            <w:tcW w:w="996" w:type="dxa"/>
            <w:vAlign w:val="center"/>
          </w:tcPr>
          <w:p w14:paraId="551446A0" w14:textId="7A8815C2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.083</w:t>
            </w:r>
          </w:p>
        </w:tc>
        <w:tc>
          <w:tcPr>
            <w:tcW w:w="978" w:type="dxa"/>
            <w:vAlign w:val="center"/>
          </w:tcPr>
          <w:p w14:paraId="05E64BB5" w14:textId="4ECA2C0D" w:rsidR="00763DDA" w:rsidRPr="001F2334" w:rsidRDefault="00893B29" w:rsidP="00893B2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996" w:type="dxa"/>
            <w:vAlign w:val="center"/>
          </w:tcPr>
          <w:p w14:paraId="6EF32196" w14:textId="4EE789F5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1.471</w:t>
            </w:r>
          </w:p>
        </w:tc>
        <w:tc>
          <w:tcPr>
            <w:tcW w:w="1002" w:type="dxa"/>
            <w:vAlign w:val="center"/>
          </w:tcPr>
          <w:p w14:paraId="005C7899" w14:textId="690D7644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3.597</w:t>
            </w:r>
          </w:p>
        </w:tc>
        <w:tc>
          <w:tcPr>
            <w:tcW w:w="1043" w:type="dxa"/>
            <w:vAlign w:val="center"/>
          </w:tcPr>
          <w:p w14:paraId="768B37DB" w14:textId="3FA3546F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79.942</w:t>
            </w:r>
          </w:p>
        </w:tc>
      </w:tr>
      <w:tr w:rsidR="008A78DF" w:rsidRPr="001F2334" w14:paraId="280528FA" w14:textId="77777777" w:rsidTr="00560350">
        <w:tc>
          <w:tcPr>
            <w:tcW w:w="3507" w:type="dxa"/>
            <w:vAlign w:val="center"/>
          </w:tcPr>
          <w:p w14:paraId="5C3EEA47" w14:textId="0E11CD23" w:rsidR="00763DDA" w:rsidRPr="001F2334" w:rsidRDefault="00763DDA" w:rsidP="00763D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border</w:t>
            </w:r>
            <w:r w:rsidR="00893B29">
              <w:rPr>
                <w:rFonts w:ascii="Times New Roman" w:hAnsi="Times New Roman" w:cs="Times New Roman"/>
              </w:rPr>
              <w:t xml:space="preserve"> (Serpentes)</w:t>
            </w:r>
          </w:p>
        </w:tc>
        <w:tc>
          <w:tcPr>
            <w:tcW w:w="996" w:type="dxa"/>
            <w:vAlign w:val="center"/>
          </w:tcPr>
          <w:p w14:paraId="74AE8300" w14:textId="0A997EA1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590</w:t>
            </w:r>
          </w:p>
        </w:tc>
        <w:tc>
          <w:tcPr>
            <w:tcW w:w="978" w:type="dxa"/>
            <w:vAlign w:val="center"/>
          </w:tcPr>
          <w:p w14:paraId="65E495B4" w14:textId="34A8A766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10</w:t>
            </w:r>
          </w:p>
        </w:tc>
        <w:tc>
          <w:tcPr>
            <w:tcW w:w="996" w:type="dxa"/>
            <w:vAlign w:val="center"/>
          </w:tcPr>
          <w:p w14:paraId="0D4FFA3A" w14:textId="5F0BD340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46</w:t>
            </w:r>
          </w:p>
        </w:tc>
        <w:tc>
          <w:tcPr>
            <w:tcW w:w="1002" w:type="dxa"/>
            <w:vAlign w:val="center"/>
          </w:tcPr>
          <w:p w14:paraId="503F42C2" w14:textId="6DFA535B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6</w:t>
            </w:r>
          </w:p>
        </w:tc>
        <w:tc>
          <w:tcPr>
            <w:tcW w:w="1043" w:type="dxa"/>
            <w:vAlign w:val="center"/>
          </w:tcPr>
          <w:p w14:paraId="25F0F574" w14:textId="39A8BAB2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65</w:t>
            </w:r>
          </w:p>
        </w:tc>
      </w:tr>
      <w:tr w:rsidR="008A78DF" w:rsidRPr="001F2334" w14:paraId="689CF234" w14:textId="77777777" w:rsidTr="00560350">
        <w:tc>
          <w:tcPr>
            <w:tcW w:w="3507" w:type="dxa"/>
            <w:vAlign w:val="center"/>
          </w:tcPr>
          <w:p w14:paraId="4682D843" w14:textId="07434028" w:rsidR="00763DDA" w:rsidRPr="001F2334" w:rsidRDefault="00763DDA" w:rsidP="00763DD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x</w:t>
            </w:r>
          </w:p>
        </w:tc>
        <w:tc>
          <w:tcPr>
            <w:tcW w:w="996" w:type="dxa"/>
            <w:vAlign w:val="center"/>
          </w:tcPr>
          <w:p w14:paraId="24AF51FE" w14:textId="24229DD9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421</w:t>
            </w:r>
          </w:p>
        </w:tc>
        <w:tc>
          <w:tcPr>
            <w:tcW w:w="978" w:type="dxa"/>
            <w:vAlign w:val="center"/>
          </w:tcPr>
          <w:p w14:paraId="74E933F8" w14:textId="38E28430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19</w:t>
            </w:r>
          </w:p>
        </w:tc>
        <w:tc>
          <w:tcPr>
            <w:tcW w:w="996" w:type="dxa"/>
            <w:vAlign w:val="center"/>
          </w:tcPr>
          <w:p w14:paraId="317BA1DD" w14:textId="2C873AC8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92</w:t>
            </w:r>
          </w:p>
        </w:tc>
        <w:tc>
          <w:tcPr>
            <w:tcW w:w="1002" w:type="dxa"/>
            <w:vAlign w:val="center"/>
          </w:tcPr>
          <w:p w14:paraId="6EFD5CFF" w14:textId="3B4363D9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1</w:t>
            </w:r>
          </w:p>
        </w:tc>
        <w:tc>
          <w:tcPr>
            <w:tcW w:w="1043" w:type="dxa"/>
            <w:vAlign w:val="center"/>
          </w:tcPr>
          <w:p w14:paraId="08E587F2" w14:textId="53D4FDB9" w:rsidR="00763DDA" w:rsidRPr="001F2334" w:rsidRDefault="00893B29" w:rsidP="00763DDA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79</w:t>
            </w:r>
          </w:p>
        </w:tc>
      </w:tr>
      <w:tr w:rsidR="008A78DF" w:rsidRPr="001F2334" w14:paraId="30B84331" w14:textId="77777777" w:rsidTr="00560350">
        <w:tc>
          <w:tcPr>
            <w:tcW w:w="3507" w:type="dxa"/>
            <w:vAlign w:val="center"/>
          </w:tcPr>
          <w:p w14:paraId="2F49359F" w14:textId="02B77712" w:rsidR="00893B29" w:rsidRPr="001F2334" w:rsidRDefault="00893B29" w:rsidP="00893B2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mperature</w:t>
            </w:r>
          </w:p>
        </w:tc>
        <w:tc>
          <w:tcPr>
            <w:tcW w:w="996" w:type="dxa"/>
            <w:vAlign w:val="center"/>
          </w:tcPr>
          <w:p w14:paraId="269AEA1B" w14:textId="0766FAFA" w:rsidR="00893B29" w:rsidRPr="001F2334" w:rsidRDefault="00893B29" w:rsidP="00893B29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352</w:t>
            </w:r>
          </w:p>
        </w:tc>
        <w:tc>
          <w:tcPr>
            <w:tcW w:w="978" w:type="dxa"/>
            <w:vAlign w:val="center"/>
          </w:tcPr>
          <w:p w14:paraId="2013E361" w14:textId="06BA2D45" w:rsidR="00893B29" w:rsidRPr="001F2334" w:rsidRDefault="00893B29" w:rsidP="00893B29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6</w:t>
            </w:r>
          </w:p>
        </w:tc>
        <w:tc>
          <w:tcPr>
            <w:tcW w:w="996" w:type="dxa"/>
            <w:vAlign w:val="center"/>
          </w:tcPr>
          <w:p w14:paraId="3606C459" w14:textId="02514E1D" w:rsidR="00893B29" w:rsidRPr="001F2334" w:rsidRDefault="00893B29" w:rsidP="00893B29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278</w:t>
            </w:r>
          </w:p>
        </w:tc>
        <w:tc>
          <w:tcPr>
            <w:tcW w:w="1002" w:type="dxa"/>
            <w:vAlign w:val="center"/>
          </w:tcPr>
          <w:p w14:paraId="3CA76871" w14:textId="042E6DC7" w:rsidR="00893B29" w:rsidRPr="001F2334" w:rsidRDefault="00893B29" w:rsidP="00893B29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3</w:t>
            </w:r>
          </w:p>
        </w:tc>
        <w:tc>
          <w:tcPr>
            <w:tcW w:w="1043" w:type="dxa"/>
            <w:vAlign w:val="center"/>
          </w:tcPr>
          <w:p w14:paraId="7D5E9648" w14:textId="04362A77" w:rsidR="00893B29" w:rsidRPr="001F2334" w:rsidRDefault="00893B29" w:rsidP="00893B29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932</w:t>
            </w:r>
          </w:p>
        </w:tc>
      </w:tr>
      <w:tr w:rsidR="00693BA1" w:rsidRPr="001F2334" w14:paraId="77A4B19C" w14:textId="77777777" w:rsidTr="005E571E">
        <w:tc>
          <w:tcPr>
            <w:tcW w:w="0" w:type="auto"/>
            <w:gridSpan w:val="6"/>
            <w:vAlign w:val="center"/>
          </w:tcPr>
          <w:p w14:paraId="1D80F787" w14:textId="575DE1A1" w:rsidR="00693BA1" w:rsidRPr="001F2334" w:rsidRDefault="00693BA1" w:rsidP="00693BA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R² = 23.5% (18.5% random effects and 5.01% fixed effects)</w:t>
            </w:r>
          </w:p>
        </w:tc>
      </w:tr>
      <w:tr w:rsidR="00A0014C" w:rsidRPr="001F2334" w14:paraId="46ABA53B" w14:textId="77777777" w:rsidTr="005E571E">
        <w:tc>
          <w:tcPr>
            <w:tcW w:w="0" w:type="auto"/>
            <w:gridSpan w:val="6"/>
            <w:vAlign w:val="center"/>
          </w:tcPr>
          <w:p w14:paraId="292334C1" w14:textId="77777777" w:rsidR="00A0014C" w:rsidRPr="001F2334" w:rsidRDefault="00A0014C" w:rsidP="00893B29">
            <w:pPr>
              <w:jc w:val="right"/>
              <w:rPr>
                <w:rFonts w:ascii="Times New Roman" w:hAnsi="Times New Roman" w:cs="Times New Roman"/>
              </w:rPr>
            </w:pPr>
          </w:p>
        </w:tc>
      </w:tr>
      <w:tr w:rsidR="00893B29" w:rsidRPr="001F2334" w14:paraId="2DC3D49D" w14:textId="77777777" w:rsidTr="005767F2">
        <w:tc>
          <w:tcPr>
            <w:tcW w:w="0" w:type="auto"/>
            <w:gridSpan w:val="6"/>
            <w:shd w:val="clear" w:color="auto" w:fill="F2F2F2" w:themeFill="background1" w:themeFillShade="F2"/>
            <w:vAlign w:val="center"/>
          </w:tcPr>
          <w:p w14:paraId="20DBDD41" w14:textId="581F2EE1" w:rsidR="00893B29" w:rsidRPr="001F2334" w:rsidRDefault="00893B29" w:rsidP="00693BA1">
            <w:pPr>
              <w:rPr>
                <w:rFonts w:ascii="Times New Roman" w:hAnsi="Times New Roman" w:cs="Times New Roman"/>
              </w:rPr>
            </w:pPr>
            <w:r w:rsidRPr="00763DDA">
              <w:rPr>
                <w:rFonts w:ascii="Times New Roman" w:hAnsi="Times New Roman" w:cs="Times New Roman"/>
                <w:i/>
                <w:iCs/>
              </w:rPr>
              <w:t xml:space="preserve">GLMM </w:t>
            </w:r>
            <w:r w:rsidR="00B2449F">
              <w:rPr>
                <w:rFonts w:ascii="Times New Roman" w:hAnsi="Times New Roman" w:cs="Times New Roman"/>
                <w:i/>
                <w:iCs/>
              </w:rPr>
              <w:t>output</w:t>
            </w:r>
            <w:r w:rsidR="008A78DF">
              <w:rPr>
                <w:rFonts w:ascii="Times New Roman" w:hAnsi="Times New Roman" w:cs="Times New Roman"/>
                <w:i/>
                <w:iCs/>
              </w:rPr>
              <w:t xml:space="preserve">, same as above but using </w:t>
            </w:r>
            <w:r w:rsidR="00B2449F">
              <w:rPr>
                <w:rFonts w:ascii="Times New Roman" w:hAnsi="Times New Roman" w:cs="Times New Roman"/>
                <w:i/>
                <w:iCs/>
              </w:rPr>
              <w:t>only sexed specimens</w:t>
            </w:r>
            <w:r w:rsidR="005767F2">
              <w:rPr>
                <w:rFonts w:ascii="Times New Roman" w:hAnsi="Times New Roman" w:cs="Times New Roman"/>
                <w:i/>
                <w:iCs/>
              </w:rPr>
              <w:t>*</w:t>
            </w:r>
            <w:r w:rsidR="008A78DF">
              <w:rPr>
                <w:rFonts w:ascii="Times New Roman" w:hAnsi="Times New Roman" w:cs="Times New Roman"/>
                <w:i/>
                <w:iCs/>
              </w:rPr>
              <w:t xml:space="preserve"> (N = 7,346)</w:t>
            </w:r>
          </w:p>
        </w:tc>
      </w:tr>
      <w:tr w:rsidR="008A78DF" w:rsidRPr="001F2334" w14:paraId="798288FD" w14:textId="77777777" w:rsidTr="00560350">
        <w:tc>
          <w:tcPr>
            <w:tcW w:w="3507" w:type="dxa"/>
            <w:vAlign w:val="center"/>
          </w:tcPr>
          <w:p w14:paraId="1E1631E0" w14:textId="3810710E" w:rsidR="005E571E" w:rsidRPr="001F2334" w:rsidRDefault="005E571E" w:rsidP="005E571E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ody size</w:t>
            </w:r>
          </w:p>
        </w:tc>
        <w:tc>
          <w:tcPr>
            <w:tcW w:w="996" w:type="dxa"/>
            <w:vAlign w:val="center"/>
          </w:tcPr>
          <w:p w14:paraId="54841C0A" w14:textId="13EC4BF8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0.548</w:t>
            </w:r>
          </w:p>
        </w:tc>
        <w:tc>
          <w:tcPr>
            <w:tcW w:w="978" w:type="dxa"/>
            <w:vAlign w:val="center"/>
          </w:tcPr>
          <w:p w14:paraId="6B349847" w14:textId="3528207B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996" w:type="dxa"/>
            <w:vAlign w:val="center"/>
          </w:tcPr>
          <w:p w14:paraId="5BC2C42B" w14:textId="64EB46C0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6.285</w:t>
            </w:r>
          </w:p>
        </w:tc>
        <w:tc>
          <w:tcPr>
            <w:tcW w:w="1002" w:type="dxa"/>
            <w:vAlign w:val="center"/>
          </w:tcPr>
          <w:p w14:paraId="59EC8082" w14:textId="665FC7E4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3.208</w:t>
            </w:r>
          </w:p>
        </w:tc>
        <w:tc>
          <w:tcPr>
            <w:tcW w:w="1043" w:type="dxa"/>
            <w:vAlign w:val="center"/>
          </w:tcPr>
          <w:p w14:paraId="610AE1BA" w14:textId="4596D5B6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6.131</w:t>
            </w:r>
          </w:p>
        </w:tc>
      </w:tr>
      <w:tr w:rsidR="008A78DF" w:rsidRPr="001F2334" w14:paraId="17AF73B5" w14:textId="77777777" w:rsidTr="00560350">
        <w:tc>
          <w:tcPr>
            <w:tcW w:w="3507" w:type="dxa"/>
            <w:vAlign w:val="center"/>
          </w:tcPr>
          <w:p w14:paraId="4EAC023B" w14:textId="1F6432D3" w:rsidR="005E571E" w:rsidRPr="001F2334" w:rsidRDefault="005E571E" w:rsidP="005E571E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x</w:t>
            </w:r>
          </w:p>
        </w:tc>
        <w:tc>
          <w:tcPr>
            <w:tcW w:w="996" w:type="dxa"/>
            <w:vAlign w:val="center"/>
          </w:tcPr>
          <w:p w14:paraId="37DE6DAC" w14:textId="36DE2F64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381</w:t>
            </w:r>
          </w:p>
        </w:tc>
        <w:tc>
          <w:tcPr>
            <w:tcW w:w="978" w:type="dxa"/>
            <w:vAlign w:val="center"/>
          </w:tcPr>
          <w:p w14:paraId="6B2229F6" w14:textId="4EE7F37C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11</w:t>
            </w:r>
          </w:p>
        </w:tc>
        <w:tc>
          <w:tcPr>
            <w:tcW w:w="996" w:type="dxa"/>
          </w:tcPr>
          <w:p w14:paraId="18B0B157" w14:textId="72C2F063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97</w:t>
            </w:r>
          </w:p>
        </w:tc>
        <w:tc>
          <w:tcPr>
            <w:tcW w:w="1002" w:type="dxa"/>
          </w:tcPr>
          <w:p w14:paraId="4D900A88" w14:textId="2D71EF8A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3</w:t>
            </w:r>
          </w:p>
        </w:tc>
        <w:tc>
          <w:tcPr>
            <w:tcW w:w="1043" w:type="dxa"/>
          </w:tcPr>
          <w:p w14:paraId="29F0D887" w14:textId="38B61042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75</w:t>
            </w:r>
          </w:p>
        </w:tc>
      </w:tr>
      <w:tr w:rsidR="008A78DF" w:rsidRPr="001F2334" w14:paraId="163D83C9" w14:textId="77777777" w:rsidTr="00560350">
        <w:tc>
          <w:tcPr>
            <w:tcW w:w="3507" w:type="dxa"/>
            <w:vAlign w:val="center"/>
          </w:tcPr>
          <w:p w14:paraId="40F6B73A" w14:textId="217AC6A7" w:rsidR="005E571E" w:rsidRPr="001F2334" w:rsidRDefault="005E571E" w:rsidP="005E571E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me</w:t>
            </w:r>
            <w:r w:rsidR="00560350">
              <w:rPr>
                <w:rFonts w:ascii="Times New Roman" w:hAnsi="Times New Roman" w:cs="Times New Roman"/>
              </w:rPr>
              <w:t xml:space="preserve"> (ref=Deserts/Xeric Shrub.)</w:t>
            </w:r>
          </w:p>
        </w:tc>
        <w:tc>
          <w:tcPr>
            <w:tcW w:w="996" w:type="dxa"/>
            <w:vAlign w:val="center"/>
          </w:tcPr>
          <w:p w14:paraId="53E0090E" w14:textId="7C5D7482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.433</w:t>
            </w:r>
          </w:p>
        </w:tc>
        <w:tc>
          <w:tcPr>
            <w:tcW w:w="978" w:type="dxa"/>
            <w:vAlign w:val="center"/>
          </w:tcPr>
          <w:p w14:paraId="54C847E2" w14:textId="79664F3E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0</w:t>
            </w:r>
          </w:p>
        </w:tc>
        <w:tc>
          <w:tcPr>
            <w:tcW w:w="996" w:type="dxa"/>
          </w:tcPr>
          <w:p w14:paraId="227A953A" w14:textId="070C3676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002" w:type="dxa"/>
          </w:tcPr>
          <w:p w14:paraId="53BB89AB" w14:textId="2D393753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043" w:type="dxa"/>
          </w:tcPr>
          <w:p w14:paraId="5C9D366B" w14:textId="62388452" w:rsidR="005E571E" w:rsidRPr="001F2334" w:rsidRDefault="005E571E" w:rsidP="005E571E">
            <w:pPr>
              <w:jc w:val="right"/>
              <w:rPr>
                <w:rFonts w:ascii="Times New Roman" w:hAnsi="Times New Roman" w:cs="Times New Roman"/>
              </w:rPr>
            </w:pPr>
          </w:p>
        </w:tc>
      </w:tr>
      <w:tr w:rsidR="008A78DF" w:rsidRPr="001F2334" w14:paraId="5613D488" w14:textId="77777777" w:rsidTr="00560350">
        <w:tc>
          <w:tcPr>
            <w:tcW w:w="3507" w:type="dxa"/>
            <w:vAlign w:val="center"/>
          </w:tcPr>
          <w:p w14:paraId="3683885D" w14:textId="7DC6B1DD" w:rsidR="00560350" w:rsidRDefault="00560350" w:rsidP="005603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me:Flooded Grass./Savannas</w:t>
            </w:r>
          </w:p>
        </w:tc>
        <w:tc>
          <w:tcPr>
            <w:tcW w:w="996" w:type="dxa"/>
            <w:vAlign w:val="center"/>
          </w:tcPr>
          <w:p w14:paraId="6F1337C4" w14:textId="31E88F90" w:rsidR="00560350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78" w:type="dxa"/>
            <w:vAlign w:val="center"/>
          </w:tcPr>
          <w:p w14:paraId="4F4F4E31" w14:textId="526E4605" w:rsidR="00560350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96" w:type="dxa"/>
          </w:tcPr>
          <w:p w14:paraId="30778E89" w14:textId="168D86AC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47</w:t>
            </w:r>
          </w:p>
        </w:tc>
        <w:tc>
          <w:tcPr>
            <w:tcW w:w="1002" w:type="dxa"/>
          </w:tcPr>
          <w:p w14:paraId="75A3E459" w14:textId="1304738A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5</w:t>
            </w:r>
          </w:p>
        </w:tc>
        <w:tc>
          <w:tcPr>
            <w:tcW w:w="1043" w:type="dxa"/>
          </w:tcPr>
          <w:p w14:paraId="2B7C2E95" w14:textId="5CE0C4F8" w:rsidR="00560350" w:rsidRPr="001F2334" w:rsidRDefault="008A78DF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813</w:t>
            </w:r>
          </w:p>
        </w:tc>
      </w:tr>
      <w:tr w:rsidR="008A78DF" w:rsidRPr="001F2334" w14:paraId="1FC95247" w14:textId="77777777" w:rsidTr="00560350">
        <w:tc>
          <w:tcPr>
            <w:tcW w:w="3507" w:type="dxa"/>
            <w:vAlign w:val="center"/>
          </w:tcPr>
          <w:p w14:paraId="50F5727C" w14:textId="76A34340" w:rsidR="00560350" w:rsidRPr="001F2334" w:rsidRDefault="00560350" w:rsidP="005603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me:Mangroves</w:t>
            </w:r>
          </w:p>
        </w:tc>
        <w:tc>
          <w:tcPr>
            <w:tcW w:w="996" w:type="dxa"/>
            <w:vAlign w:val="center"/>
          </w:tcPr>
          <w:p w14:paraId="7335EF49" w14:textId="41D84A4C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78" w:type="dxa"/>
            <w:vAlign w:val="center"/>
          </w:tcPr>
          <w:p w14:paraId="7729C777" w14:textId="6B8108ED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96" w:type="dxa"/>
          </w:tcPr>
          <w:p w14:paraId="18D61B7D" w14:textId="4E74269C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79</w:t>
            </w:r>
          </w:p>
        </w:tc>
        <w:tc>
          <w:tcPr>
            <w:tcW w:w="1002" w:type="dxa"/>
          </w:tcPr>
          <w:p w14:paraId="68E95C9B" w14:textId="52449F73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0</w:t>
            </w:r>
          </w:p>
        </w:tc>
        <w:tc>
          <w:tcPr>
            <w:tcW w:w="1043" w:type="dxa"/>
          </w:tcPr>
          <w:p w14:paraId="5B928A1D" w14:textId="167C4322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805</w:t>
            </w:r>
          </w:p>
        </w:tc>
      </w:tr>
      <w:tr w:rsidR="008A78DF" w:rsidRPr="001F2334" w14:paraId="1757CA01" w14:textId="77777777" w:rsidTr="00560350">
        <w:tc>
          <w:tcPr>
            <w:tcW w:w="3507" w:type="dxa"/>
            <w:vAlign w:val="center"/>
          </w:tcPr>
          <w:p w14:paraId="7626C86D" w14:textId="6D5C6DA3" w:rsidR="00560350" w:rsidRPr="001F2334" w:rsidRDefault="00560350" w:rsidP="005603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me:Medit. Forests</w:t>
            </w:r>
            <w:r w:rsidR="008A78DF">
              <w:rPr>
                <w:rFonts w:ascii="Times New Roman" w:hAnsi="Times New Roman" w:cs="Times New Roman"/>
              </w:rPr>
              <w:t>/Woodlands</w:t>
            </w:r>
          </w:p>
        </w:tc>
        <w:tc>
          <w:tcPr>
            <w:tcW w:w="996" w:type="dxa"/>
            <w:vAlign w:val="center"/>
          </w:tcPr>
          <w:p w14:paraId="48E3E4B3" w14:textId="21A72E49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78" w:type="dxa"/>
            <w:vAlign w:val="center"/>
          </w:tcPr>
          <w:p w14:paraId="69C97E77" w14:textId="50406781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96" w:type="dxa"/>
          </w:tcPr>
          <w:p w14:paraId="72059A75" w14:textId="58FA1C5E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55</w:t>
            </w:r>
          </w:p>
        </w:tc>
        <w:tc>
          <w:tcPr>
            <w:tcW w:w="1002" w:type="dxa"/>
          </w:tcPr>
          <w:p w14:paraId="5C0364AD" w14:textId="2DA5E488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3</w:t>
            </w:r>
          </w:p>
        </w:tc>
        <w:tc>
          <w:tcPr>
            <w:tcW w:w="1043" w:type="dxa"/>
          </w:tcPr>
          <w:p w14:paraId="093A2987" w14:textId="3CE82A89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89</w:t>
            </w:r>
          </w:p>
        </w:tc>
      </w:tr>
      <w:tr w:rsidR="008A78DF" w:rsidRPr="001F2334" w14:paraId="4C6ADD88" w14:textId="77777777" w:rsidTr="00560350">
        <w:tc>
          <w:tcPr>
            <w:tcW w:w="3507" w:type="dxa"/>
            <w:vAlign w:val="center"/>
          </w:tcPr>
          <w:p w14:paraId="6DC568B8" w14:textId="256B1405" w:rsidR="00560350" w:rsidRPr="001F2334" w:rsidRDefault="00560350" w:rsidP="005603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me:Temp. Grass.</w:t>
            </w:r>
            <w:r w:rsidR="008A78DF">
              <w:rPr>
                <w:rFonts w:ascii="Times New Roman" w:hAnsi="Times New Roman" w:cs="Times New Roman"/>
              </w:rPr>
              <w:t>/Savannas</w:t>
            </w:r>
          </w:p>
        </w:tc>
        <w:tc>
          <w:tcPr>
            <w:tcW w:w="996" w:type="dxa"/>
            <w:vAlign w:val="center"/>
          </w:tcPr>
          <w:p w14:paraId="494F5EB8" w14:textId="25A776D8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78" w:type="dxa"/>
            <w:vAlign w:val="center"/>
          </w:tcPr>
          <w:p w14:paraId="04F186B3" w14:textId="51CF9FFF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96" w:type="dxa"/>
          </w:tcPr>
          <w:p w14:paraId="40C929F0" w14:textId="0E1F18FE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38</w:t>
            </w:r>
          </w:p>
        </w:tc>
        <w:tc>
          <w:tcPr>
            <w:tcW w:w="1002" w:type="dxa"/>
          </w:tcPr>
          <w:p w14:paraId="005ABCC6" w14:textId="503D0282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8</w:t>
            </w:r>
          </w:p>
        </w:tc>
        <w:tc>
          <w:tcPr>
            <w:tcW w:w="1043" w:type="dxa"/>
          </w:tcPr>
          <w:p w14:paraId="3408B094" w14:textId="2FE71325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530</w:t>
            </w:r>
          </w:p>
        </w:tc>
      </w:tr>
      <w:tr w:rsidR="008A78DF" w:rsidRPr="001F2334" w14:paraId="4738ACB2" w14:textId="77777777" w:rsidTr="00560350">
        <w:tc>
          <w:tcPr>
            <w:tcW w:w="3507" w:type="dxa"/>
            <w:vAlign w:val="center"/>
          </w:tcPr>
          <w:p w14:paraId="16F016DB" w14:textId="129EDF2E" w:rsidR="00560350" w:rsidRPr="001F2334" w:rsidRDefault="00560350" w:rsidP="005603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me:Trop/Sub. Dry Forest.</w:t>
            </w:r>
          </w:p>
        </w:tc>
        <w:tc>
          <w:tcPr>
            <w:tcW w:w="996" w:type="dxa"/>
            <w:vAlign w:val="center"/>
          </w:tcPr>
          <w:p w14:paraId="13A98F7A" w14:textId="24870B85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78" w:type="dxa"/>
            <w:vAlign w:val="center"/>
          </w:tcPr>
          <w:p w14:paraId="6AF1EC79" w14:textId="2539D533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96" w:type="dxa"/>
          </w:tcPr>
          <w:p w14:paraId="5E09BDCA" w14:textId="5A0E8FC1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20</w:t>
            </w:r>
          </w:p>
        </w:tc>
        <w:tc>
          <w:tcPr>
            <w:tcW w:w="1002" w:type="dxa"/>
          </w:tcPr>
          <w:p w14:paraId="36C2D483" w14:textId="4F960B8B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4</w:t>
            </w:r>
          </w:p>
        </w:tc>
        <w:tc>
          <w:tcPr>
            <w:tcW w:w="1043" w:type="dxa"/>
          </w:tcPr>
          <w:p w14:paraId="6B5F6F2B" w14:textId="59C016E7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234</w:t>
            </w:r>
          </w:p>
        </w:tc>
      </w:tr>
      <w:tr w:rsidR="008A78DF" w:rsidRPr="001F2334" w14:paraId="25BD093D" w14:textId="77777777" w:rsidTr="00560350">
        <w:tc>
          <w:tcPr>
            <w:tcW w:w="3507" w:type="dxa"/>
            <w:vAlign w:val="center"/>
          </w:tcPr>
          <w:p w14:paraId="224C8ABC" w14:textId="170416B3" w:rsidR="00560350" w:rsidRPr="001F2334" w:rsidRDefault="00560350" w:rsidP="005603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me:Trop/Sub. Grass.</w:t>
            </w:r>
            <w:r w:rsidR="008A78DF">
              <w:rPr>
                <w:rFonts w:ascii="Times New Roman" w:hAnsi="Times New Roman" w:cs="Times New Roman"/>
              </w:rPr>
              <w:t>/Savan.</w:t>
            </w:r>
          </w:p>
        </w:tc>
        <w:tc>
          <w:tcPr>
            <w:tcW w:w="996" w:type="dxa"/>
            <w:vAlign w:val="center"/>
          </w:tcPr>
          <w:p w14:paraId="6D7315ED" w14:textId="6BD1B8FE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78" w:type="dxa"/>
            <w:vAlign w:val="center"/>
          </w:tcPr>
          <w:p w14:paraId="731D17CF" w14:textId="36B4DE05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96" w:type="dxa"/>
          </w:tcPr>
          <w:p w14:paraId="3E276400" w14:textId="7BADC3E3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41</w:t>
            </w:r>
          </w:p>
        </w:tc>
        <w:tc>
          <w:tcPr>
            <w:tcW w:w="1002" w:type="dxa"/>
          </w:tcPr>
          <w:p w14:paraId="08341AF6" w14:textId="4A45B6ED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6</w:t>
            </w:r>
          </w:p>
        </w:tc>
        <w:tc>
          <w:tcPr>
            <w:tcW w:w="1043" w:type="dxa"/>
          </w:tcPr>
          <w:p w14:paraId="51FB035E" w14:textId="341AA2B2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482</w:t>
            </w:r>
          </w:p>
        </w:tc>
      </w:tr>
      <w:tr w:rsidR="008A78DF" w:rsidRPr="001F2334" w14:paraId="7D42B3D1" w14:textId="77777777" w:rsidTr="00560350">
        <w:tc>
          <w:tcPr>
            <w:tcW w:w="3507" w:type="dxa"/>
            <w:vAlign w:val="center"/>
          </w:tcPr>
          <w:p w14:paraId="509EF512" w14:textId="33A47F99" w:rsidR="00560350" w:rsidRPr="001F2334" w:rsidRDefault="00560350" w:rsidP="005603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me:Trop/Sub. Moist Forest.</w:t>
            </w:r>
          </w:p>
        </w:tc>
        <w:tc>
          <w:tcPr>
            <w:tcW w:w="996" w:type="dxa"/>
            <w:vAlign w:val="center"/>
          </w:tcPr>
          <w:p w14:paraId="7D2C9A90" w14:textId="67B2D3A5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78" w:type="dxa"/>
            <w:vAlign w:val="center"/>
          </w:tcPr>
          <w:p w14:paraId="33327D26" w14:textId="53B62D26" w:rsidR="00560350" w:rsidRPr="001F2334" w:rsidRDefault="005767F2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996" w:type="dxa"/>
          </w:tcPr>
          <w:p w14:paraId="32F7F7F1" w14:textId="652D873C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6</w:t>
            </w:r>
          </w:p>
        </w:tc>
        <w:tc>
          <w:tcPr>
            <w:tcW w:w="1002" w:type="dxa"/>
          </w:tcPr>
          <w:p w14:paraId="6DEFA9EC" w14:textId="351340F1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3</w:t>
            </w:r>
          </w:p>
        </w:tc>
        <w:tc>
          <w:tcPr>
            <w:tcW w:w="1043" w:type="dxa"/>
          </w:tcPr>
          <w:p w14:paraId="1E56A69E" w14:textId="2E726CDB" w:rsidR="00560350" w:rsidRPr="001F2334" w:rsidRDefault="00560350" w:rsidP="00560350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868</w:t>
            </w:r>
          </w:p>
        </w:tc>
      </w:tr>
      <w:tr w:rsidR="008A78DF" w:rsidRPr="001F2334" w14:paraId="6D804BEF" w14:textId="77777777" w:rsidTr="00F8744E">
        <w:tc>
          <w:tcPr>
            <w:tcW w:w="8522" w:type="dxa"/>
            <w:gridSpan w:val="6"/>
            <w:vAlign w:val="center"/>
          </w:tcPr>
          <w:p w14:paraId="05C4E48B" w14:textId="52A22815" w:rsidR="008A78DF" w:rsidRDefault="008A78DF" w:rsidP="008A78D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R² = 23.5% (1</w:t>
            </w:r>
            <w:r w:rsidR="005767F2">
              <w:rPr>
                <w:rFonts w:ascii="Times New Roman" w:hAnsi="Times New Roman" w:cs="Times New Roman"/>
              </w:rPr>
              <w:t>6.6</w:t>
            </w:r>
            <w:r>
              <w:rPr>
                <w:rFonts w:ascii="Times New Roman" w:hAnsi="Times New Roman" w:cs="Times New Roman"/>
              </w:rPr>
              <w:t xml:space="preserve">% random effects and </w:t>
            </w:r>
            <w:r w:rsidR="005767F2">
              <w:rPr>
                <w:rFonts w:ascii="Times New Roman" w:hAnsi="Times New Roman" w:cs="Times New Roman"/>
              </w:rPr>
              <w:t>6.9</w:t>
            </w:r>
            <w:r>
              <w:rPr>
                <w:rFonts w:ascii="Times New Roman" w:hAnsi="Times New Roman" w:cs="Times New Roman"/>
              </w:rPr>
              <w:t>% fixed effects)</w:t>
            </w:r>
          </w:p>
        </w:tc>
      </w:tr>
    </w:tbl>
    <w:p w14:paraId="5CFB5F11" w14:textId="3F28B341" w:rsidR="000A1C9B" w:rsidRPr="00B2449F" w:rsidRDefault="00B2449F" w:rsidP="000A1C9B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B2449F">
        <w:rPr>
          <w:rFonts w:ascii="Times New Roman" w:hAnsi="Times New Roman" w:cs="Times New Roman"/>
          <w:sz w:val="22"/>
          <w:szCs w:val="22"/>
        </w:rPr>
        <w:t>* GLMM with nested random structure (1|Species + 1|Species:Sex + 1|Species:LifeStage</w:t>
      </w:r>
      <w:r>
        <w:rPr>
          <w:rFonts w:ascii="Times New Roman" w:hAnsi="Times New Roman" w:cs="Times New Roman"/>
          <w:sz w:val="22"/>
          <w:szCs w:val="22"/>
        </w:rPr>
        <w:t>).</w:t>
      </w:r>
    </w:p>
    <w:sectPr w:rsidR="000A1C9B" w:rsidRPr="00B2449F" w:rsidSect="002D4CDC">
      <w:headerReference w:type="default" r:id="rId14"/>
      <w:footerReference w:type="even" r:id="rId15"/>
      <w:footerReference w:type="default" r:id="rId16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DD915B2" w14:textId="77777777" w:rsidR="003924BF" w:rsidRDefault="003924BF" w:rsidP="001B7DBA">
      <w:r>
        <w:separator/>
      </w:r>
    </w:p>
  </w:endnote>
  <w:endnote w:type="continuationSeparator" w:id="0">
    <w:p w14:paraId="209B07DB" w14:textId="77777777" w:rsidR="003924BF" w:rsidRDefault="003924BF" w:rsidP="001B7DBA">
      <w:r>
        <w:continuationSeparator/>
      </w:r>
    </w:p>
  </w:endnote>
  <w:endnote w:type="continuationNotice" w:id="1">
    <w:p w14:paraId="03D433F6" w14:textId="77777777" w:rsidR="003924BF" w:rsidRDefault="003924B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BF89DC2" w14:textId="77777777" w:rsidR="00E87BE9" w:rsidRDefault="00E87BE9" w:rsidP="00397384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3BC9111D" w14:textId="77777777" w:rsidR="00E87BE9" w:rsidRDefault="00E87BE9" w:rsidP="00397384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03A2BA7" w14:textId="4C4F2C8C" w:rsidR="00E87BE9" w:rsidRPr="000A1B1A" w:rsidRDefault="00E87BE9" w:rsidP="00397384">
    <w:pPr>
      <w:pStyle w:val="Piedepgina"/>
      <w:framePr w:wrap="around" w:vAnchor="text" w:hAnchor="margin" w:xAlign="right" w:y="1"/>
      <w:rPr>
        <w:rStyle w:val="Nmerodepgina"/>
        <w:rFonts w:ascii="Times New Roman" w:hAnsi="Times New Roman" w:cs="Times New Roman"/>
      </w:rPr>
    </w:pPr>
    <w:r w:rsidRPr="000A1B1A">
      <w:rPr>
        <w:rStyle w:val="Nmerodepgina"/>
        <w:rFonts w:ascii="Times New Roman" w:hAnsi="Times New Roman" w:cs="Times New Roman"/>
      </w:rPr>
      <w:fldChar w:fldCharType="begin"/>
    </w:r>
    <w:r w:rsidRPr="000A1B1A">
      <w:rPr>
        <w:rStyle w:val="Nmerodepgina"/>
        <w:rFonts w:ascii="Times New Roman" w:hAnsi="Times New Roman" w:cs="Times New Roman"/>
      </w:rPr>
      <w:instrText xml:space="preserve">PAGE  </w:instrText>
    </w:r>
    <w:r w:rsidRPr="000A1B1A">
      <w:rPr>
        <w:rStyle w:val="Nmerodepgina"/>
        <w:rFonts w:ascii="Times New Roman" w:hAnsi="Times New Roman" w:cs="Times New Roman"/>
      </w:rPr>
      <w:fldChar w:fldCharType="separate"/>
    </w:r>
    <w:r w:rsidR="00AA2C06">
      <w:rPr>
        <w:rStyle w:val="Nmerodepgina"/>
        <w:rFonts w:ascii="Times New Roman" w:hAnsi="Times New Roman" w:cs="Times New Roman"/>
        <w:noProof/>
      </w:rPr>
      <w:t>1</w:t>
    </w:r>
    <w:r w:rsidRPr="000A1B1A">
      <w:rPr>
        <w:rStyle w:val="Nmerodepgina"/>
        <w:rFonts w:ascii="Times New Roman" w:hAnsi="Times New Roman" w:cs="Times New Roman"/>
      </w:rPr>
      <w:fldChar w:fldCharType="end"/>
    </w:r>
  </w:p>
  <w:p w14:paraId="22A95D31" w14:textId="77777777" w:rsidR="00E87BE9" w:rsidRDefault="00E87BE9" w:rsidP="00397384">
    <w:pPr>
      <w:pStyle w:val="Piedepgina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0D2A65" w14:textId="77777777" w:rsidR="000A1C9B" w:rsidRDefault="000A1C9B" w:rsidP="00CE0851">
    <w:pPr>
      <w:pStyle w:val="Piedepgina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3C2030AB" w14:textId="77777777" w:rsidR="000A1C9B" w:rsidRDefault="000A1C9B" w:rsidP="001B7DBA">
    <w:pPr>
      <w:pStyle w:val="Piedepgina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7E587E1" w14:textId="1E9B7B08" w:rsidR="000A1C9B" w:rsidRPr="00F3040E" w:rsidRDefault="000A1C9B" w:rsidP="00F3040E">
    <w:pPr>
      <w:pStyle w:val="Piedepgina"/>
      <w:framePr w:wrap="around" w:vAnchor="text" w:hAnchor="page" w:x="9728" w:y="-36"/>
      <w:rPr>
        <w:rStyle w:val="Nmerodepgina"/>
        <w:rFonts w:ascii="Times New Roman" w:hAnsi="Times New Roman" w:cs="Times New Roman"/>
      </w:rPr>
    </w:pPr>
    <w:r w:rsidRPr="00F3040E">
      <w:rPr>
        <w:rStyle w:val="Nmerodepgina"/>
        <w:rFonts w:ascii="Times New Roman" w:hAnsi="Times New Roman" w:cs="Times New Roman"/>
      </w:rPr>
      <w:fldChar w:fldCharType="begin"/>
    </w:r>
    <w:r w:rsidRPr="00F3040E">
      <w:rPr>
        <w:rStyle w:val="Nmerodepgina"/>
        <w:rFonts w:ascii="Times New Roman" w:hAnsi="Times New Roman" w:cs="Times New Roman"/>
      </w:rPr>
      <w:instrText xml:space="preserve">PAGE  </w:instrText>
    </w:r>
    <w:r w:rsidRPr="00F3040E">
      <w:rPr>
        <w:rStyle w:val="Nmerodepgina"/>
        <w:rFonts w:ascii="Times New Roman" w:hAnsi="Times New Roman" w:cs="Times New Roman"/>
      </w:rPr>
      <w:fldChar w:fldCharType="separate"/>
    </w:r>
    <w:r w:rsidR="00AA2C06">
      <w:rPr>
        <w:rStyle w:val="Nmerodepgina"/>
        <w:rFonts w:ascii="Times New Roman" w:hAnsi="Times New Roman" w:cs="Times New Roman"/>
        <w:noProof/>
      </w:rPr>
      <w:t>11</w:t>
    </w:r>
    <w:r w:rsidRPr="00F3040E">
      <w:rPr>
        <w:rStyle w:val="Nmerodepgina"/>
        <w:rFonts w:ascii="Times New Roman" w:hAnsi="Times New Roman" w:cs="Times New Roman"/>
      </w:rPr>
      <w:fldChar w:fldCharType="end"/>
    </w:r>
  </w:p>
  <w:p w14:paraId="3B9ABEBF" w14:textId="77777777" w:rsidR="000A1C9B" w:rsidRDefault="000A1C9B" w:rsidP="001B7DBA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A894F9A" w14:textId="77777777" w:rsidR="003924BF" w:rsidRDefault="003924BF" w:rsidP="001B7DBA">
      <w:r>
        <w:separator/>
      </w:r>
    </w:p>
  </w:footnote>
  <w:footnote w:type="continuationSeparator" w:id="0">
    <w:p w14:paraId="46E63E62" w14:textId="77777777" w:rsidR="003924BF" w:rsidRDefault="003924BF" w:rsidP="001B7DBA">
      <w:r>
        <w:continuationSeparator/>
      </w:r>
    </w:p>
  </w:footnote>
  <w:footnote w:type="continuationNotice" w:id="1">
    <w:p w14:paraId="74294666" w14:textId="77777777" w:rsidR="003924BF" w:rsidRDefault="003924BF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D07C02" w14:textId="77777777" w:rsidR="000A1C9B" w:rsidRPr="008465DB" w:rsidRDefault="000A1C9B">
    <w:pPr>
      <w:pStyle w:val="Encabezado"/>
      <w:rPr>
        <w:sz w:val="19"/>
        <w:szCs w:val="19"/>
      </w:rPr>
    </w:pPr>
    <w:r w:rsidRPr="008465DB">
      <w:rPr>
        <w:sz w:val="19"/>
        <w:szCs w:val="19"/>
      </w:rPr>
      <w:t>Special Feature on Leveraging Natural History Collections to Understand the Impacts of Global Chang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C327B3"/>
    <w:multiLevelType w:val="hybridMultilevel"/>
    <w:tmpl w:val="1B06159C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7125CD"/>
    <w:multiLevelType w:val="hybridMultilevel"/>
    <w:tmpl w:val="3C2E1EFA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7B25972"/>
    <w:multiLevelType w:val="hybridMultilevel"/>
    <w:tmpl w:val="97B6BE4C"/>
    <w:lvl w:ilvl="0" w:tplc="CA14E18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800" w:hanging="360"/>
      </w:pPr>
    </w:lvl>
    <w:lvl w:ilvl="2" w:tplc="0416001B" w:tentative="1">
      <w:start w:val="1"/>
      <w:numFmt w:val="lowerRoman"/>
      <w:lvlText w:val="%3."/>
      <w:lvlJc w:val="right"/>
      <w:pPr>
        <w:ind w:left="2520" w:hanging="180"/>
      </w:pPr>
    </w:lvl>
    <w:lvl w:ilvl="3" w:tplc="0416000F" w:tentative="1">
      <w:start w:val="1"/>
      <w:numFmt w:val="decimal"/>
      <w:lvlText w:val="%4."/>
      <w:lvlJc w:val="left"/>
      <w:pPr>
        <w:ind w:left="3240" w:hanging="360"/>
      </w:pPr>
    </w:lvl>
    <w:lvl w:ilvl="4" w:tplc="04160019" w:tentative="1">
      <w:start w:val="1"/>
      <w:numFmt w:val="lowerLetter"/>
      <w:lvlText w:val="%5."/>
      <w:lvlJc w:val="left"/>
      <w:pPr>
        <w:ind w:left="3960" w:hanging="360"/>
      </w:pPr>
    </w:lvl>
    <w:lvl w:ilvl="5" w:tplc="0416001B" w:tentative="1">
      <w:start w:val="1"/>
      <w:numFmt w:val="lowerRoman"/>
      <w:lvlText w:val="%6."/>
      <w:lvlJc w:val="right"/>
      <w:pPr>
        <w:ind w:left="4680" w:hanging="180"/>
      </w:pPr>
    </w:lvl>
    <w:lvl w:ilvl="6" w:tplc="0416000F" w:tentative="1">
      <w:start w:val="1"/>
      <w:numFmt w:val="decimal"/>
      <w:lvlText w:val="%7."/>
      <w:lvlJc w:val="left"/>
      <w:pPr>
        <w:ind w:left="5400" w:hanging="360"/>
      </w:pPr>
    </w:lvl>
    <w:lvl w:ilvl="7" w:tplc="04160019" w:tentative="1">
      <w:start w:val="1"/>
      <w:numFmt w:val="lowerLetter"/>
      <w:lvlText w:val="%8."/>
      <w:lvlJc w:val="left"/>
      <w:pPr>
        <w:ind w:left="6120" w:hanging="360"/>
      </w:pPr>
    </w:lvl>
    <w:lvl w:ilvl="8" w:tplc="041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5B4A029E"/>
    <w:multiLevelType w:val="hybridMultilevel"/>
    <w:tmpl w:val="2F4E0E98"/>
    <w:lvl w:ilvl="0" w:tplc="0416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56577D"/>
    <w:multiLevelType w:val="hybridMultilevel"/>
    <w:tmpl w:val="037CFDA8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B05AF"/>
    <w:rsid w:val="00000697"/>
    <w:rsid w:val="0000091A"/>
    <w:rsid w:val="00001D9B"/>
    <w:rsid w:val="00004772"/>
    <w:rsid w:val="00004C1E"/>
    <w:rsid w:val="00004E5C"/>
    <w:rsid w:val="00005B68"/>
    <w:rsid w:val="00005DB0"/>
    <w:rsid w:val="00007F36"/>
    <w:rsid w:val="00010ED5"/>
    <w:rsid w:val="0001102E"/>
    <w:rsid w:val="000111F3"/>
    <w:rsid w:val="00011426"/>
    <w:rsid w:val="00012884"/>
    <w:rsid w:val="00014572"/>
    <w:rsid w:val="000153BD"/>
    <w:rsid w:val="00017177"/>
    <w:rsid w:val="00017709"/>
    <w:rsid w:val="00021847"/>
    <w:rsid w:val="000234E9"/>
    <w:rsid w:val="00023C0B"/>
    <w:rsid w:val="000249C9"/>
    <w:rsid w:val="00024E7D"/>
    <w:rsid w:val="0002501A"/>
    <w:rsid w:val="00025095"/>
    <w:rsid w:val="0002646D"/>
    <w:rsid w:val="000264E5"/>
    <w:rsid w:val="00026532"/>
    <w:rsid w:val="0002680E"/>
    <w:rsid w:val="00027D36"/>
    <w:rsid w:val="0003085A"/>
    <w:rsid w:val="00031806"/>
    <w:rsid w:val="000336D0"/>
    <w:rsid w:val="000338AC"/>
    <w:rsid w:val="00033C16"/>
    <w:rsid w:val="00036E13"/>
    <w:rsid w:val="000404D7"/>
    <w:rsid w:val="00042BDE"/>
    <w:rsid w:val="00044D99"/>
    <w:rsid w:val="00045E2F"/>
    <w:rsid w:val="000467A7"/>
    <w:rsid w:val="0005262A"/>
    <w:rsid w:val="000539E4"/>
    <w:rsid w:val="00054917"/>
    <w:rsid w:val="00054BD4"/>
    <w:rsid w:val="000551D9"/>
    <w:rsid w:val="0005729E"/>
    <w:rsid w:val="000600D6"/>
    <w:rsid w:val="00060684"/>
    <w:rsid w:val="00060E04"/>
    <w:rsid w:val="000649C6"/>
    <w:rsid w:val="00064E37"/>
    <w:rsid w:val="00065C0A"/>
    <w:rsid w:val="00065EA2"/>
    <w:rsid w:val="0007296B"/>
    <w:rsid w:val="00073226"/>
    <w:rsid w:val="0007706F"/>
    <w:rsid w:val="00083930"/>
    <w:rsid w:val="00083A1D"/>
    <w:rsid w:val="00086B0A"/>
    <w:rsid w:val="00087222"/>
    <w:rsid w:val="0009047F"/>
    <w:rsid w:val="0009107B"/>
    <w:rsid w:val="000910E2"/>
    <w:rsid w:val="00091541"/>
    <w:rsid w:val="00091A7D"/>
    <w:rsid w:val="00091DB1"/>
    <w:rsid w:val="000940E2"/>
    <w:rsid w:val="00095F7E"/>
    <w:rsid w:val="00096A03"/>
    <w:rsid w:val="00097795"/>
    <w:rsid w:val="000A09C0"/>
    <w:rsid w:val="000A1B1A"/>
    <w:rsid w:val="000A1C9B"/>
    <w:rsid w:val="000A20E8"/>
    <w:rsid w:val="000A2608"/>
    <w:rsid w:val="000A260F"/>
    <w:rsid w:val="000A2B66"/>
    <w:rsid w:val="000A2F5D"/>
    <w:rsid w:val="000A34E9"/>
    <w:rsid w:val="000A57F2"/>
    <w:rsid w:val="000A6FE6"/>
    <w:rsid w:val="000A7F24"/>
    <w:rsid w:val="000B00C3"/>
    <w:rsid w:val="000B0B76"/>
    <w:rsid w:val="000B1290"/>
    <w:rsid w:val="000B1669"/>
    <w:rsid w:val="000B192D"/>
    <w:rsid w:val="000B1B29"/>
    <w:rsid w:val="000B3E18"/>
    <w:rsid w:val="000B5BEC"/>
    <w:rsid w:val="000B66CB"/>
    <w:rsid w:val="000B79AD"/>
    <w:rsid w:val="000C1124"/>
    <w:rsid w:val="000C1DBD"/>
    <w:rsid w:val="000C39C4"/>
    <w:rsid w:val="000C3F08"/>
    <w:rsid w:val="000C4EED"/>
    <w:rsid w:val="000C530F"/>
    <w:rsid w:val="000C5D26"/>
    <w:rsid w:val="000C5DC6"/>
    <w:rsid w:val="000C6F95"/>
    <w:rsid w:val="000D0440"/>
    <w:rsid w:val="000D0528"/>
    <w:rsid w:val="000D1FB4"/>
    <w:rsid w:val="000D2366"/>
    <w:rsid w:val="000D2382"/>
    <w:rsid w:val="000D35F7"/>
    <w:rsid w:val="000D38C9"/>
    <w:rsid w:val="000D3DC9"/>
    <w:rsid w:val="000D5FC7"/>
    <w:rsid w:val="000D6A25"/>
    <w:rsid w:val="000D7266"/>
    <w:rsid w:val="000E0433"/>
    <w:rsid w:val="000E0C53"/>
    <w:rsid w:val="000E0D45"/>
    <w:rsid w:val="000E5BDC"/>
    <w:rsid w:val="000E7000"/>
    <w:rsid w:val="000F03E5"/>
    <w:rsid w:val="000F209A"/>
    <w:rsid w:val="000F25AF"/>
    <w:rsid w:val="000F2838"/>
    <w:rsid w:val="000F38CB"/>
    <w:rsid w:val="000F476C"/>
    <w:rsid w:val="000F4EE1"/>
    <w:rsid w:val="0010068F"/>
    <w:rsid w:val="00100B22"/>
    <w:rsid w:val="00100B7D"/>
    <w:rsid w:val="00100CF5"/>
    <w:rsid w:val="001046CE"/>
    <w:rsid w:val="0010556D"/>
    <w:rsid w:val="00111462"/>
    <w:rsid w:val="00111BDC"/>
    <w:rsid w:val="00112122"/>
    <w:rsid w:val="00113D0D"/>
    <w:rsid w:val="00113D4D"/>
    <w:rsid w:val="00114A3B"/>
    <w:rsid w:val="00114C22"/>
    <w:rsid w:val="00115837"/>
    <w:rsid w:val="00115F00"/>
    <w:rsid w:val="00117B15"/>
    <w:rsid w:val="00122145"/>
    <w:rsid w:val="00122377"/>
    <w:rsid w:val="00125282"/>
    <w:rsid w:val="00125FCC"/>
    <w:rsid w:val="00126AE1"/>
    <w:rsid w:val="00127199"/>
    <w:rsid w:val="001308F0"/>
    <w:rsid w:val="00131909"/>
    <w:rsid w:val="00133D62"/>
    <w:rsid w:val="001340E7"/>
    <w:rsid w:val="00134F7B"/>
    <w:rsid w:val="00135BD0"/>
    <w:rsid w:val="00137662"/>
    <w:rsid w:val="001378D3"/>
    <w:rsid w:val="00137973"/>
    <w:rsid w:val="001405D3"/>
    <w:rsid w:val="00142230"/>
    <w:rsid w:val="0014282A"/>
    <w:rsid w:val="00142842"/>
    <w:rsid w:val="001432AF"/>
    <w:rsid w:val="00145423"/>
    <w:rsid w:val="0014568D"/>
    <w:rsid w:val="0014706A"/>
    <w:rsid w:val="00151BA3"/>
    <w:rsid w:val="0015251F"/>
    <w:rsid w:val="0015414C"/>
    <w:rsid w:val="001578C8"/>
    <w:rsid w:val="00160A0E"/>
    <w:rsid w:val="00162A4E"/>
    <w:rsid w:val="00162AA1"/>
    <w:rsid w:val="00164772"/>
    <w:rsid w:val="00165975"/>
    <w:rsid w:val="00165F51"/>
    <w:rsid w:val="00167B09"/>
    <w:rsid w:val="001716BD"/>
    <w:rsid w:val="001722C8"/>
    <w:rsid w:val="00172AFB"/>
    <w:rsid w:val="00172D2C"/>
    <w:rsid w:val="00173B20"/>
    <w:rsid w:val="00173C2A"/>
    <w:rsid w:val="00177907"/>
    <w:rsid w:val="001779C5"/>
    <w:rsid w:val="00180233"/>
    <w:rsid w:val="00181E44"/>
    <w:rsid w:val="00181E80"/>
    <w:rsid w:val="00183158"/>
    <w:rsid w:val="00183273"/>
    <w:rsid w:val="00184C1D"/>
    <w:rsid w:val="001866AF"/>
    <w:rsid w:val="00190C18"/>
    <w:rsid w:val="00192301"/>
    <w:rsid w:val="00192703"/>
    <w:rsid w:val="00193DB1"/>
    <w:rsid w:val="00195E0E"/>
    <w:rsid w:val="00195F0A"/>
    <w:rsid w:val="00196416"/>
    <w:rsid w:val="001967A9"/>
    <w:rsid w:val="00196F04"/>
    <w:rsid w:val="001A0719"/>
    <w:rsid w:val="001A1573"/>
    <w:rsid w:val="001A3425"/>
    <w:rsid w:val="001A4058"/>
    <w:rsid w:val="001B05AF"/>
    <w:rsid w:val="001B0921"/>
    <w:rsid w:val="001B1EA8"/>
    <w:rsid w:val="001B29AD"/>
    <w:rsid w:val="001B3435"/>
    <w:rsid w:val="001B59CF"/>
    <w:rsid w:val="001B7826"/>
    <w:rsid w:val="001B7DBA"/>
    <w:rsid w:val="001B7ECF"/>
    <w:rsid w:val="001C2493"/>
    <w:rsid w:val="001C299D"/>
    <w:rsid w:val="001C2A72"/>
    <w:rsid w:val="001C36FC"/>
    <w:rsid w:val="001C42C8"/>
    <w:rsid w:val="001C4AE0"/>
    <w:rsid w:val="001C5B1B"/>
    <w:rsid w:val="001C5C78"/>
    <w:rsid w:val="001C5CF8"/>
    <w:rsid w:val="001C6FA2"/>
    <w:rsid w:val="001D0858"/>
    <w:rsid w:val="001D1B84"/>
    <w:rsid w:val="001D1BC9"/>
    <w:rsid w:val="001D1C45"/>
    <w:rsid w:val="001D50B4"/>
    <w:rsid w:val="001E02D3"/>
    <w:rsid w:val="001E107B"/>
    <w:rsid w:val="001E2AB7"/>
    <w:rsid w:val="001E4AC9"/>
    <w:rsid w:val="001E51BA"/>
    <w:rsid w:val="001E57C0"/>
    <w:rsid w:val="001E5C83"/>
    <w:rsid w:val="001E6ABC"/>
    <w:rsid w:val="001E7344"/>
    <w:rsid w:val="001F1C33"/>
    <w:rsid w:val="001F23B2"/>
    <w:rsid w:val="001F47E4"/>
    <w:rsid w:val="001F53AA"/>
    <w:rsid w:val="001F5DB1"/>
    <w:rsid w:val="001F5F39"/>
    <w:rsid w:val="001F6274"/>
    <w:rsid w:val="001F7094"/>
    <w:rsid w:val="001F790D"/>
    <w:rsid w:val="00201078"/>
    <w:rsid w:val="002011F5"/>
    <w:rsid w:val="002017E6"/>
    <w:rsid w:val="00201B3A"/>
    <w:rsid w:val="00203CB1"/>
    <w:rsid w:val="0020436B"/>
    <w:rsid w:val="00206E18"/>
    <w:rsid w:val="00211C94"/>
    <w:rsid w:val="002128E5"/>
    <w:rsid w:val="00213EFF"/>
    <w:rsid w:val="00213F3D"/>
    <w:rsid w:val="00214B10"/>
    <w:rsid w:val="002160B1"/>
    <w:rsid w:val="002160F1"/>
    <w:rsid w:val="00217BB0"/>
    <w:rsid w:val="00220081"/>
    <w:rsid w:val="00221957"/>
    <w:rsid w:val="00222797"/>
    <w:rsid w:val="002227A4"/>
    <w:rsid w:val="0022349F"/>
    <w:rsid w:val="0022379A"/>
    <w:rsid w:val="00224A89"/>
    <w:rsid w:val="00224DFA"/>
    <w:rsid w:val="00226BF1"/>
    <w:rsid w:val="00232D15"/>
    <w:rsid w:val="00233A8B"/>
    <w:rsid w:val="0023453F"/>
    <w:rsid w:val="0024140C"/>
    <w:rsid w:val="00242F89"/>
    <w:rsid w:val="00243AD3"/>
    <w:rsid w:val="002448D6"/>
    <w:rsid w:val="00246B05"/>
    <w:rsid w:val="00251356"/>
    <w:rsid w:val="00252A75"/>
    <w:rsid w:val="002530B4"/>
    <w:rsid w:val="00253B4D"/>
    <w:rsid w:val="00254CB0"/>
    <w:rsid w:val="00254CF1"/>
    <w:rsid w:val="00255B1D"/>
    <w:rsid w:val="00255B94"/>
    <w:rsid w:val="002562D5"/>
    <w:rsid w:val="002565E1"/>
    <w:rsid w:val="002573BF"/>
    <w:rsid w:val="00257A53"/>
    <w:rsid w:val="0026194F"/>
    <w:rsid w:val="00262498"/>
    <w:rsid w:val="00264051"/>
    <w:rsid w:val="002642E8"/>
    <w:rsid w:val="00265109"/>
    <w:rsid w:val="00265BED"/>
    <w:rsid w:val="0026640C"/>
    <w:rsid w:val="002700B2"/>
    <w:rsid w:val="002720D2"/>
    <w:rsid w:val="00273544"/>
    <w:rsid w:val="00275EF9"/>
    <w:rsid w:val="002772CF"/>
    <w:rsid w:val="00280BA6"/>
    <w:rsid w:val="00281C29"/>
    <w:rsid w:val="002839D9"/>
    <w:rsid w:val="002840B0"/>
    <w:rsid w:val="00284EE3"/>
    <w:rsid w:val="00290178"/>
    <w:rsid w:val="002903FB"/>
    <w:rsid w:val="00290791"/>
    <w:rsid w:val="002957FC"/>
    <w:rsid w:val="00295EAC"/>
    <w:rsid w:val="002979B0"/>
    <w:rsid w:val="002A0225"/>
    <w:rsid w:val="002A3587"/>
    <w:rsid w:val="002A3B1F"/>
    <w:rsid w:val="002A4180"/>
    <w:rsid w:val="002A507A"/>
    <w:rsid w:val="002A6109"/>
    <w:rsid w:val="002A6FD1"/>
    <w:rsid w:val="002B010F"/>
    <w:rsid w:val="002B03D4"/>
    <w:rsid w:val="002B0AFE"/>
    <w:rsid w:val="002B1918"/>
    <w:rsid w:val="002B1AD2"/>
    <w:rsid w:val="002B1AD7"/>
    <w:rsid w:val="002B3349"/>
    <w:rsid w:val="002B37F1"/>
    <w:rsid w:val="002B459E"/>
    <w:rsid w:val="002B558B"/>
    <w:rsid w:val="002B78CD"/>
    <w:rsid w:val="002B791F"/>
    <w:rsid w:val="002B7C46"/>
    <w:rsid w:val="002C0674"/>
    <w:rsid w:val="002C1E44"/>
    <w:rsid w:val="002C496E"/>
    <w:rsid w:val="002C4E50"/>
    <w:rsid w:val="002C64DA"/>
    <w:rsid w:val="002D1026"/>
    <w:rsid w:val="002D3408"/>
    <w:rsid w:val="002D341B"/>
    <w:rsid w:val="002D476B"/>
    <w:rsid w:val="002D4CDC"/>
    <w:rsid w:val="002D6E45"/>
    <w:rsid w:val="002D73D6"/>
    <w:rsid w:val="002D7523"/>
    <w:rsid w:val="002E1020"/>
    <w:rsid w:val="002E1245"/>
    <w:rsid w:val="002E3A3A"/>
    <w:rsid w:val="002E48CB"/>
    <w:rsid w:val="002E66E8"/>
    <w:rsid w:val="002E6A97"/>
    <w:rsid w:val="002E6E08"/>
    <w:rsid w:val="002F0173"/>
    <w:rsid w:val="002F0CB8"/>
    <w:rsid w:val="002F3AE7"/>
    <w:rsid w:val="002F5FC4"/>
    <w:rsid w:val="002F7E65"/>
    <w:rsid w:val="003022A5"/>
    <w:rsid w:val="0030299B"/>
    <w:rsid w:val="00304132"/>
    <w:rsid w:val="003042D7"/>
    <w:rsid w:val="00304468"/>
    <w:rsid w:val="003045A6"/>
    <w:rsid w:val="00307EF0"/>
    <w:rsid w:val="00310C79"/>
    <w:rsid w:val="0031135D"/>
    <w:rsid w:val="00311F52"/>
    <w:rsid w:val="00312811"/>
    <w:rsid w:val="00312EA7"/>
    <w:rsid w:val="0031334F"/>
    <w:rsid w:val="00313D0A"/>
    <w:rsid w:val="00314267"/>
    <w:rsid w:val="00314310"/>
    <w:rsid w:val="00314BDB"/>
    <w:rsid w:val="00316C20"/>
    <w:rsid w:val="0031721B"/>
    <w:rsid w:val="003231A9"/>
    <w:rsid w:val="00324D68"/>
    <w:rsid w:val="0032586E"/>
    <w:rsid w:val="003274EA"/>
    <w:rsid w:val="00327A43"/>
    <w:rsid w:val="00327D27"/>
    <w:rsid w:val="00333DF2"/>
    <w:rsid w:val="00334DC1"/>
    <w:rsid w:val="0033722A"/>
    <w:rsid w:val="0034064A"/>
    <w:rsid w:val="0034189B"/>
    <w:rsid w:val="00343EA6"/>
    <w:rsid w:val="003441AF"/>
    <w:rsid w:val="00345D89"/>
    <w:rsid w:val="003465BA"/>
    <w:rsid w:val="003475E0"/>
    <w:rsid w:val="003509CA"/>
    <w:rsid w:val="00352397"/>
    <w:rsid w:val="00353D17"/>
    <w:rsid w:val="00354122"/>
    <w:rsid w:val="003556F6"/>
    <w:rsid w:val="003563FD"/>
    <w:rsid w:val="0035667E"/>
    <w:rsid w:val="003566F3"/>
    <w:rsid w:val="00357D61"/>
    <w:rsid w:val="00360361"/>
    <w:rsid w:val="00360A1F"/>
    <w:rsid w:val="0036240F"/>
    <w:rsid w:val="00364523"/>
    <w:rsid w:val="00364744"/>
    <w:rsid w:val="00364AFB"/>
    <w:rsid w:val="0036532A"/>
    <w:rsid w:val="003653A4"/>
    <w:rsid w:val="003664E4"/>
    <w:rsid w:val="00371AD5"/>
    <w:rsid w:val="00371B3A"/>
    <w:rsid w:val="00371EC2"/>
    <w:rsid w:val="00371F4F"/>
    <w:rsid w:val="00372090"/>
    <w:rsid w:val="00374184"/>
    <w:rsid w:val="00375536"/>
    <w:rsid w:val="00375928"/>
    <w:rsid w:val="00375ED9"/>
    <w:rsid w:val="00376D50"/>
    <w:rsid w:val="00376F80"/>
    <w:rsid w:val="003800BD"/>
    <w:rsid w:val="0038072E"/>
    <w:rsid w:val="003819C8"/>
    <w:rsid w:val="003826A4"/>
    <w:rsid w:val="00382D7C"/>
    <w:rsid w:val="0038430E"/>
    <w:rsid w:val="003853A9"/>
    <w:rsid w:val="003924BF"/>
    <w:rsid w:val="00396CC2"/>
    <w:rsid w:val="00397384"/>
    <w:rsid w:val="003A1314"/>
    <w:rsid w:val="003A1D9B"/>
    <w:rsid w:val="003A245B"/>
    <w:rsid w:val="003A2FAE"/>
    <w:rsid w:val="003A3552"/>
    <w:rsid w:val="003A3988"/>
    <w:rsid w:val="003A450C"/>
    <w:rsid w:val="003A4E80"/>
    <w:rsid w:val="003A6252"/>
    <w:rsid w:val="003A6965"/>
    <w:rsid w:val="003A7866"/>
    <w:rsid w:val="003A7BD9"/>
    <w:rsid w:val="003B0EC2"/>
    <w:rsid w:val="003B137E"/>
    <w:rsid w:val="003B1A53"/>
    <w:rsid w:val="003B69A3"/>
    <w:rsid w:val="003B7EF2"/>
    <w:rsid w:val="003C0706"/>
    <w:rsid w:val="003C1D3B"/>
    <w:rsid w:val="003C333B"/>
    <w:rsid w:val="003C3824"/>
    <w:rsid w:val="003C5620"/>
    <w:rsid w:val="003C5B55"/>
    <w:rsid w:val="003C6B1C"/>
    <w:rsid w:val="003C7A5E"/>
    <w:rsid w:val="003D194E"/>
    <w:rsid w:val="003D2E2E"/>
    <w:rsid w:val="003D4392"/>
    <w:rsid w:val="003D5B54"/>
    <w:rsid w:val="003D6F2A"/>
    <w:rsid w:val="003E1036"/>
    <w:rsid w:val="003E15C7"/>
    <w:rsid w:val="003E66EA"/>
    <w:rsid w:val="003E68D0"/>
    <w:rsid w:val="003E7207"/>
    <w:rsid w:val="003E7234"/>
    <w:rsid w:val="003F0314"/>
    <w:rsid w:val="003F0878"/>
    <w:rsid w:val="003F111E"/>
    <w:rsid w:val="003F1CCC"/>
    <w:rsid w:val="003F36B9"/>
    <w:rsid w:val="003F3AF8"/>
    <w:rsid w:val="003F3DD1"/>
    <w:rsid w:val="003F6266"/>
    <w:rsid w:val="003F6EB1"/>
    <w:rsid w:val="003F7FDB"/>
    <w:rsid w:val="0040024E"/>
    <w:rsid w:val="00402529"/>
    <w:rsid w:val="004027E4"/>
    <w:rsid w:val="00403BF0"/>
    <w:rsid w:val="004045E8"/>
    <w:rsid w:val="00405ED7"/>
    <w:rsid w:val="00406EEF"/>
    <w:rsid w:val="00411BD7"/>
    <w:rsid w:val="00411C71"/>
    <w:rsid w:val="00411E67"/>
    <w:rsid w:val="0041286C"/>
    <w:rsid w:val="00412A5E"/>
    <w:rsid w:val="004139DF"/>
    <w:rsid w:val="00414213"/>
    <w:rsid w:val="00414318"/>
    <w:rsid w:val="00414AE6"/>
    <w:rsid w:val="00414B3A"/>
    <w:rsid w:val="004156A6"/>
    <w:rsid w:val="004157D9"/>
    <w:rsid w:val="004169B2"/>
    <w:rsid w:val="00416D2B"/>
    <w:rsid w:val="00416EC1"/>
    <w:rsid w:val="004177BF"/>
    <w:rsid w:val="00417A19"/>
    <w:rsid w:val="00420289"/>
    <w:rsid w:val="00420901"/>
    <w:rsid w:val="00420AC7"/>
    <w:rsid w:val="004221D1"/>
    <w:rsid w:val="00423A3F"/>
    <w:rsid w:val="004248BC"/>
    <w:rsid w:val="004250C5"/>
    <w:rsid w:val="00425203"/>
    <w:rsid w:val="00425E1D"/>
    <w:rsid w:val="00426AFD"/>
    <w:rsid w:val="00427229"/>
    <w:rsid w:val="004276BF"/>
    <w:rsid w:val="00431422"/>
    <w:rsid w:val="00431532"/>
    <w:rsid w:val="00433290"/>
    <w:rsid w:val="00434B31"/>
    <w:rsid w:val="00435125"/>
    <w:rsid w:val="00436792"/>
    <w:rsid w:val="00436878"/>
    <w:rsid w:val="00436E13"/>
    <w:rsid w:val="004409FB"/>
    <w:rsid w:val="00440ED9"/>
    <w:rsid w:val="004429B9"/>
    <w:rsid w:val="00443FA8"/>
    <w:rsid w:val="00444D67"/>
    <w:rsid w:val="00445646"/>
    <w:rsid w:val="004467C9"/>
    <w:rsid w:val="00447FE2"/>
    <w:rsid w:val="00450C4F"/>
    <w:rsid w:val="00451EC7"/>
    <w:rsid w:val="00453804"/>
    <w:rsid w:val="0045506E"/>
    <w:rsid w:val="00455A3A"/>
    <w:rsid w:val="00455CB7"/>
    <w:rsid w:val="004603DB"/>
    <w:rsid w:val="0046208C"/>
    <w:rsid w:val="004626B3"/>
    <w:rsid w:val="00464FF2"/>
    <w:rsid w:val="00466859"/>
    <w:rsid w:val="00467723"/>
    <w:rsid w:val="00467E5B"/>
    <w:rsid w:val="00477DDF"/>
    <w:rsid w:val="004807C9"/>
    <w:rsid w:val="00480941"/>
    <w:rsid w:val="0048153F"/>
    <w:rsid w:val="00483AB0"/>
    <w:rsid w:val="00483B52"/>
    <w:rsid w:val="00485480"/>
    <w:rsid w:val="00486DF9"/>
    <w:rsid w:val="0048712C"/>
    <w:rsid w:val="004900FE"/>
    <w:rsid w:val="00490C45"/>
    <w:rsid w:val="00491082"/>
    <w:rsid w:val="00491663"/>
    <w:rsid w:val="00491B46"/>
    <w:rsid w:val="0049203C"/>
    <w:rsid w:val="0049226B"/>
    <w:rsid w:val="00492706"/>
    <w:rsid w:val="00492A25"/>
    <w:rsid w:val="00493410"/>
    <w:rsid w:val="0049371D"/>
    <w:rsid w:val="00494546"/>
    <w:rsid w:val="00494AE6"/>
    <w:rsid w:val="004956CE"/>
    <w:rsid w:val="00495AAB"/>
    <w:rsid w:val="00496C2D"/>
    <w:rsid w:val="004A104A"/>
    <w:rsid w:val="004A3643"/>
    <w:rsid w:val="004A4AC1"/>
    <w:rsid w:val="004A71BB"/>
    <w:rsid w:val="004A7BE0"/>
    <w:rsid w:val="004B1266"/>
    <w:rsid w:val="004B1A97"/>
    <w:rsid w:val="004B4A8B"/>
    <w:rsid w:val="004B5843"/>
    <w:rsid w:val="004B5892"/>
    <w:rsid w:val="004B78F0"/>
    <w:rsid w:val="004B7A46"/>
    <w:rsid w:val="004C30BC"/>
    <w:rsid w:val="004C390A"/>
    <w:rsid w:val="004C6EB5"/>
    <w:rsid w:val="004C7FC9"/>
    <w:rsid w:val="004D04B1"/>
    <w:rsid w:val="004D054B"/>
    <w:rsid w:val="004D1671"/>
    <w:rsid w:val="004D200E"/>
    <w:rsid w:val="004D324A"/>
    <w:rsid w:val="004D393D"/>
    <w:rsid w:val="004D49C1"/>
    <w:rsid w:val="004D5F3B"/>
    <w:rsid w:val="004D64D6"/>
    <w:rsid w:val="004D6C13"/>
    <w:rsid w:val="004E09AD"/>
    <w:rsid w:val="004E1569"/>
    <w:rsid w:val="004E2905"/>
    <w:rsid w:val="004E3556"/>
    <w:rsid w:val="004E5E81"/>
    <w:rsid w:val="004E64F5"/>
    <w:rsid w:val="004E67ED"/>
    <w:rsid w:val="004F0615"/>
    <w:rsid w:val="004F1D9B"/>
    <w:rsid w:val="004F286F"/>
    <w:rsid w:val="004F483C"/>
    <w:rsid w:val="004F4F62"/>
    <w:rsid w:val="004F5118"/>
    <w:rsid w:val="004F5483"/>
    <w:rsid w:val="004F66F4"/>
    <w:rsid w:val="005002ED"/>
    <w:rsid w:val="00503390"/>
    <w:rsid w:val="005036AF"/>
    <w:rsid w:val="005036F8"/>
    <w:rsid w:val="00507120"/>
    <w:rsid w:val="0050765F"/>
    <w:rsid w:val="00507957"/>
    <w:rsid w:val="00507BA6"/>
    <w:rsid w:val="005102FD"/>
    <w:rsid w:val="00510AA7"/>
    <w:rsid w:val="00511527"/>
    <w:rsid w:val="005125D5"/>
    <w:rsid w:val="00513479"/>
    <w:rsid w:val="005148A6"/>
    <w:rsid w:val="00514DBB"/>
    <w:rsid w:val="00515CDB"/>
    <w:rsid w:val="00520FFD"/>
    <w:rsid w:val="005217C1"/>
    <w:rsid w:val="0052676D"/>
    <w:rsid w:val="00526F3B"/>
    <w:rsid w:val="005279A7"/>
    <w:rsid w:val="005300F3"/>
    <w:rsid w:val="005325CE"/>
    <w:rsid w:val="005329DD"/>
    <w:rsid w:val="00533875"/>
    <w:rsid w:val="00533F5E"/>
    <w:rsid w:val="005347F7"/>
    <w:rsid w:val="0053552A"/>
    <w:rsid w:val="00536393"/>
    <w:rsid w:val="00537A9E"/>
    <w:rsid w:val="0054084B"/>
    <w:rsid w:val="005419B3"/>
    <w:rsid w:val="00541AF1"/>
    <w:rsid w:val="00542B39"/>
    <w:rsid w:val="00544C73"/>
    <w:rsid w:val="00545EBE"/>
    <w:rsid w:val="005465AE"/>
    <w:rsid w:val="00546A11"/>
    <w:rsid w:val="00546B69"/>
    <w:rsid w:val="005470FF"/>
    <w:rsid w:val="00552CA5"/>
    <w:rsid w:val="005544F1"/>
    <w:rsid w:val="005549AE"/>
    <w:rsid w:val="00555231"/>
    <w:rsid w:val="00557C2A"/>
    <w:rsid w:val="00560350"/>
    <w:rsid w:val="00561ECE"/>
    <w:rsid w:val="00564154"/>
    <w:rsid w:val="005649DF"/>
    <w:rsid w:val="00564BD2"/>
    <w:rsid w:val="00564E4E"/>
    <w:rsid w:val="005657D5"/>
    <w:rsid w:val="00565E7A"/>
    <w:rsid w:val="0057046F"/>
    <w:rsid w:val="00570961"/>
    <w:rsid w:val="00571FAD"/>
    <w:rsid w:val="00572014"/>
    <w:rsid w:val="00573417"/>
    <w:rsid w:val="00573627"/>
    <w:rsid w:val="00574070"/>
    <w:rsid w:val="00574C83"/>
    <w:rsid w:val="0057520B"/>
    <w:rsid w:val="00575771"/>
    <w:rsid w:val="0057593D"/>
    <w:rsid w:val="005759D4"/>
    <w:rsid w:val="005767B5"/>
    <w:rsid w:val="005767F2"/>
    <w:rsid w:val="00576EB3"/>
    <w:rsid w:val="00582141"/>
    <w:rsid w:val="00582BCA"/>
    <w:rsid w:val="00583AF8"/>
    <w:rsid w:val="00584AE0"/>
    <w:rsid w:val="00584D52"/>
    <w:rsid w:val="00584FF4"/>
    <w:rsid w:val="005857E9"/>
    <w:rsid w:val="00586F6B"/>
    <w:rsid w:val="005874AF"/>
    <w:rsid w:val="00587651"/>
    <w:rsid w:val="00591618"/>
    <w:rsid w:val="0059344A"/>
    <w:rsid w:val="00597806"/>
    <w:rsid w:val="005A2862"/>
    <w:rsid w:val="005A4034"/>
    <w:rsid w:val="005A45FC"/>
    <w:rsid w:val="005A4D91"/>
    <w:rsid w:val="005A51B1"/>
    <w:rsid w:val="005A622F"/>
    <w:rsid w:val="005A7EF1"/>
    <w:rsid w:val="005B040F"/>
    <w:rsid w:val="005B0B13"/>
    <w:rsid w:val="005B1BE3"/>
    <w:rsid w:val="005B4554"/>
    <w:rsid w:val="005B585C"/>
    <w:rsid w:val="005B5C1C"/>
    <w:rsid w:val="005B61E3"/>
    <w:rsid w:val="005B7593"/>
    <w:rsid w:val="005B7D58"/>
    <w:rsid w:val="005C016F"/>
    <w:rsid w:val="005C0310"/>
    <w:rsid w:val="005C04EE"/>
    <w:rsid w:val="005C0553"/>
    <w:rsid w:val="005C0E95"/>
    <w:rsid w:val="005C2234"/>
    <w:rsid w:val="005C249C"/>
    <w:rsid w:val="005C30A9"/>
    <w:rsid w:val="005C3593"/>
    <w:rsid w:val="005C5C38"/>
    <w:rsid w:val="005C5F45"/>
    <w:rsid w:val="005D02D6"/>
    <w:rsid w:val="005D1F35"/>
    <w:rsid w:val="005D236B"/>
    <w:rsid w:val="005D2A55"/>
    <w:rsid w:val="005D3210"/>
    <w:rsid w:val="005D46EB"/>
    <w:rsid w:val="005D61B2"/>
    <w:rsid w:val="005D6BD8"/>
    <w:rsid w:val="005D76DA"/>
    <w:rsid w:val="005E01EA"/>
    <w:rsid w:val="005E0299"/>
    <w:rsid w:val="005E2EC1"/>
    <w:rsid w:val="005E3AA7"/>
    <w:rsid w:val="005E4C6E"/>
    <w:rsid w:val="005E55CA"/>
    <w:rsid w:val="005E571E"/>
    <w:rsid w:val="005E586E"/>
    <w:rsid w:val="005E6FA0"/>
    <w:rsid w:val="005F00B9"/>
    <w:rsid w:val="005F15AC"/>
    <w:rsid w:val="005F3522"/>
    <w:rsid w:val="005F3C1E"/>
    <w:rsid w:val="005F5ABA"/>
    <w:rsid w:val="005F7554"/>
    <w:rsid w:val="006026F8"/>
    <w:rsid w:val="00604DB7"/>
    <w:rsid w:val="00605DE0"/>
    <w:rsid w:val="00606413"/>
    <w:rsid w:val="00607A9C"/>
    <w:rsid w:val="00610290"/>
    <w:rsid w:val="00610362"/>
    <w:rsid w:val="00610593"/>
    <w:rsid w:val="00610D57"/>
    <w:rsid w:val="00612753"/>
    <w:rsid w:val="0061411A"/>
    <w:rsid w:val="00614A81"/>
    <w:rsid w:val="00615658"/>
    <w:rsid w:val="00616AF8"/>
    <w:rsid w:val="006175E2"/>
    <w:rsid w:val="00621865"/>
    <w:rsid w:val="00625912"/>
    <w:rsid w:val="00625917"/>
    <w:rsid w:val="00625ED7"/>
    <w:rsid w:val="006265A8"/>
    <w:rsid w:val="00627743"/>
    <w:rsid w:val="0063037A"/>
    <w:rsid w:val="00630796"/>
    <w:rsid w:val="0063241D"/>
    <w:rsid w:val="00632A99"/>
    <w:rsid w:val="00633B21"/>
    <w:rsid w:val="006353EA"/>
    <w:rsid w:val="00635B69"/>
    <w:rsid w:val="00636C94"/>
    <w:rsid w:val="006402C7"/>
    <w:rsid w:val="00647FBB"/>
    <w:rsid w:val="00652ACE"/>
    <w:rsid w:val="006539A6"/>
    <w:rsid w:val="00653B4A"/>
    <w:rsid w:val="00654B97"/>
    <w:rsid w:val="00654DFA"/>
    <w:rsid w:val="00655B66"/>
    <w:rsid w:val="00656EB4"/>
    <w:rsid w:val="0066021B"/>
    <w:rsid w:val="00660B1B"/>
    <w:rsid w:val="0066229F"/>
    <w:rsid w:val="00662E18"/>
    <w:rsid w:val="00663BE8"/>
    <w:rsid w:val="0066618F"/>
    <w:rsid w:val="00667F9D"/>
    <w:rsid w:val="00667FB0"/>
    <w:rsid w:val="006703D8"/>
    <w:rsid w:val="006706C4"/>
    <w:rsid w:val="006708E4"/>
    <w:rsid w:val="00671A0F"/>
    <w:rsid w:val="00671C68"/>
    <w:rsid w:val="00673200"/>
    <w:rsid w:val="006734B0"/>
    <w:rsid w:val="00674629"/>
    <w:rsid w:val="00674851"/>
    <w:rsid w:val="00674A54"/>
    <w:rsid w:val="0067550C"/>
    <w:rsid w:val="0067595A"/>
    <w:rsid w:val="006818E3"/>
    <w:rsid w:val="00681FE3"/>
    <w:rsid w:val="00682020"/>
    <w:rsid w:val="006824B3"/>
    <w:rsid w:val="006838CB"/>
    <w:rsid w:val="00683A33"/>
    <w:rsid w:val="00683B4A"/>
    <w:rsid w:val="00685789"/>
    <w:rsid w:val="00685DA7"/>
    <w:rsid w:val="006863B2"/>
    <w:rsid w:val="0068685F"/>
    <w:rsid w:val="00686B98"/>
    <w:rsid w:val="006874BE"/>
    <w:rsid w:val="00690753"/>
    <w:rsid w:val="00690896"/>
    <w:rsid w:val="00691014"/>
    <w:rsid w:val="00691781"/>
    <w:rsid w:val="00692F0F"/>
    <w:rsid w:val="00693B0E"/>
    <w:rsid w:val="00693B45"/>
    <w:rsid w:val="00693BA1"/>
    <w:rsid w:val="00694AA6"/>
    <w:rsid w:val="00694CEE"/>
    <w:rsid w:val="00695823"/>
    <w:rsid w:val="00696DDE"/>
    <w:rsid w:val="00697471"/>
    <w:rsid w:val="00697FD4"/>
    <w:rsid w:val="006A0893"/>
    <w:rsid w:val="006A269F"/>
    <w:rsid w:val="006A29E7"/>
    <w:rsid w:val="006A4476"/>
    <w:rsid w:val="006A4AC3"/>
    <w:rsid w:val="006A6FDC"/>
    <w:rsid w:val="006A7A0C"/>
    <w:rsid w:val="006B017C"/>
    <w:rsid w:val="006B097A"/>
    <w:rsid w:val="006B16DA"/>
    <w:rsid w:val="006B2705"/>
    <w:rsid w:val="006B57B8"/>
    <w:rsid w:val="006B5DE7"/>
    <w:rsid w:val="006B62F4"/>
    <w:rsid w:val="006B700D"/>
    <w:rsid w:val="006C068E"/>
    <w:rsid w:val="006C08AF"/>
    <w:rsid w:val="006C09FA"/>
    <w:rsid w:val="006C28C5"/>
    <w:rsid w:val="006C2D5F"/>
    <w:rsid w:val="006C2EC9"/>
    <w:rsid w:val="006C516B"/>
    <w:rsid w:val="006C5A21"/>
    <w:rsid w:val="006C612E"/>
    <w:rsid w:val="006C6B7C"/>
    <w:rsid w:val="006C6C9A"/>
    <w:rsid w:val="006C7F41"/>
    <w:rsid w:val="006D0A56"/>
    <w:rsid w:val="006D105C"/>
    <w:rsid w:val="006D112C"/>
    <w:rsid w:val="006D2CD6"/>
    <w:rsid w:val="006D402E"/>
    <w:rsid w:val="006D4155"/>
    <w:rsid w:val="006E09BB"/>
    <w:rsid w:val="006E131B"/>
    <w:rsid w:val="006E2E5A"/>
    <w:rsid w:val="006E321A"/>
    <w:rsid w:val="006E3FD8"/>
    <w:rsid w:val="006E4925"/>
    <w:rsid w:val="006E6BBC"/>
    <w:rsid w:val="006F013B"/>
    <w:rsid w:val="006F068F"/>
    <w:rsid w:val="006F06EB"/>
    <w:rsid w:val="006F1503"/>
    <w:rsid w:val="006F19E9"/>
    <w:rsid w:val="006F287D"/>
    <w:rsid w:val="006F7A29"/>
    <w:rsid w:val="00700592"/>
    <w:rsid w:val="007010A4"/>
    <w:rsid w:val="00701727"/>
    <w:rsid w:val="00701AE8"/>
    <w:rsid w:val="0070456A"/>
    <w:rsid w:val="00706665"/>
    <w:rsid w:val="0071063A"/>
    <w:rsid w:val="00710DFB"/>
    <w:rsid w:val="00711A1F"/>
    <w:rsid w:val="00712683"/>
    <w:rsid w:val="00713ACF"/>
    <w:rsid w:val="00713F91"/>
    <w:rsid w:val="0071503E"/>
    <w:rsid w:val="00715FE9"/>
    <w:rsid w:val="0071625E"/>
    <w:rsid w:val="007163E9"/>
    <w:rsid w:val="007175DE"/>
    <w:rsid w:val="00717C67"/>
    <w:rsid w:val="00721222"/>
    <w:rsid w:val="00722172"/>
    <w:rsid w:val="00722BBC"/>
    <w:rsid w:val="00730A1E"/>
    <w:rsid w:val="0073263A"/>
    <w:rsid w:val="007364B6"/>
    <w:rsid w:val="00737F7E"/>
    <w:rsid w:val="00740949"/>
    <w:rsid w:val="00741544"/>
    <w:rsid w:val="00743360"/>
    <w:rsid w:val="00743DD9"/>
    <w:rsid w:val="007442C7"/>
    <w:rsid w:val="00746806"/>
    <w:rsid w:val="00747198"/>
    <w:rsid w:val="007471F0"/>
    <w:rsid w:val="00747820"/>
    <w:rsid w:val="00750BFB"/>
    <w:rsid w:val="00752159"/>
    <w:rsid w:val="00752C35"/>
    <w:rsid w:val="007534CC"/>
    <w:rsid w:val="00753A6B"/>
    <w:rsid w:val="00755BB9"/>
    <w:rsid w:val="007575C4"/>
    <w:rsid w:val="00757B77"/>
    <w:rsid w:val="00763DDA"/>
    <w:rsid w:val="00764456"/>
    <w:rsid w:val="00764B39"/>
    <w:rsid w:val="007651A2"/>
    <w:rsid w:val="00765942"/>
    <w:rsid w:val="00765BAF"/>
    <w:rsid w:val="00770360"/>
    <w:rsid w:val="00770FD4"/>
    <w:rsid w:val="007712FD"/>
    <w:rsid w:val="007718E0"/>
    <w:rsid w:val="007730CC"/>
    <w:rsid w:val="0077556D"/>
    <w:rsid w:val="007756BE"/>
    <w:rsid w:val="0078029E"/>
    <w:rsid w:val="0078105E"/>
    <w:rsid w:val="00781C8A"/>
    <w:rsid w:val="0078262A"/>
    <w:rsid w:val="0078346F"/>
    <w:rsid w:val="00783980"/>
    <w:rsid w:val="00784571"/>
    <w:rsid w:val="00786873"/>
    <w:rsid w:val="007870DE"/>
    <w:rsid w:val="00787514"/>
    <w:rsid w:val="00791353"/>
    <w:rsid w:val="007A0672"/>
    <w:rsid w:val="007A06DD"/>
    <w:rsid w:val="007A1197"/>
    <w:rsid w:val="007A2412"/>
    <w:rsid w:val="007A2ADC"/>
    <w:rsid w:val="007A2FEC"/>
    <w:rsid w:val="007A3A48"/>
    <w:rsid w:val="007A4B13"/>
    <w:rsid w:val="007A564D"/>
    <w:rsid w:val="007A62BC"/>
    <w:rsid w:val="007A67D8"/>
    <w:rsid w:val="007A739E"/>
    <w:rsid w:val="007A7D66"/>
    <w:rsid w:val="007B0941"/>
    <w:rsid w:val="007B0A49"/>
    <w:rsid w:val="007B11BE"/>
    <w:rsid w:val="007B3147"/>
    <w:rsid w:val="007B3F9E"/>
    <w:rsid w:val="007B405E"/>
    <w:rsid w:val="007B5928"/>
    <w:rsid w:val="007B66C8"/>
    <w:rsid w:val="007B6B33"/>
    <w:rsid w:val="007C0669"/>
    <w:rsid w:val="007C0F2B"/>
    <w:rsid w:val="007C1E88"/>
    <w:rsid w:val="007C2A09"/>
    <w:rsid w:val="007C4BD8"/>
    <w:rsid w:val="007C5702"/>
    <w:rsid w:val="007C7522"/>
    <w:rsid w:val="007D1F27"/>
    <w:rsid w:val="007D2A30"/>
    <w:rsid w:val="007D5766"/>
    <w:rsid w:val="007D70FA"/>
    <w:rsid w:val="007D7ECC"/>
    <w:rsid w:val="007E00BA"/>
    <w:rsid w:val="007E0320"/>
    <w:rsid w:val="007E1985"/>
    <w:rsid w:val="007E208E"/>
    <w:rsid w:val="007E2FC1"/>
    <w:rsid w:val="007E3917"/>
    <w:rsid w:val="007E436E"/>
    <w:rsid w:val="007E6B3A"/>
    <w:rsid w:val="007E7408"/>
    <w:rsid w:val="007F003F"/>
    <w:rsid w:val="007F090E"/>
    <w:rsid w:val="007F1E1D"/>
    <w:rsid w:val="007F2166"/>
    <w:rsid w:val="007F3623"/>
    <w:rsid w:val="007F3876"/>
    <w:rsid w:val="007F3B96"/>
    <w:rsid w:val="007F576A"/>
    <w:rsid w:val="00803B7F"/>
    <w:rsid w:val="00804465"/>
    <w:rsid w:val="00804492"/>
    <w:rsid w:val="00804A3C"/>
    <w:rsid w:val="0080628E"/>
    <w:rsid w:val="00807E14"/>
    <w:rsid w:val="00810483"/>
    <w:rsid w:val="00810728"/>
    <w:rsid w:val="008108B1"/>
    <w:rsid w:val="00811D99"/>
    <w:rsid w:val="00813A30"/>
    <w:rsid w:val="008159CB"/>
    <w:rsid w:val="00816175"/>
    <w:rsid w:val="00816D0D"/>
    <w:rsid w:val="00817625"/>
    <w:rsid w:val="00820612"/>
    <w:rsid w:val="00821EC7"/>
    <w:rsid w:val="00822384"/>
    <w:rsid w:val="00822733"/>
    <w:rsid w:val="00825B1F"/>
    <w:rsid w:val="00825D2A"/>
    <w:rsid w:val="00826232"/>
    <w:rsid w:val="008265F8"/>
    <w:rsid w:val="00826B42"/>
    <w:rsid w:val="0082727D"/>
    <w:rsid w:val="00830A9E"/>
    <w:rsid w:val="00831443"/>
    <w:rsid w:val="00832270"/>
    <w:rsid w:val="00832BD7"/>
    <w:rsid w:val="00833703"/>
    <w:rsid w:val="0083567A"/>
    <w:rsid w:val="008369DA"/>
    <w:rsid w:val="00840D7F"/>
    <w:rsid w:val="008451B7"/>
    <w:rsid w:val="0084604E"/>
    <w:rsid w:val="008464F7"/>
    <w:rsid w:val="008465DB"/>
    <w:rsid w:val="008469E8"/>
    <w:rsid w:val="00847744"/>
    <w:rsid w:val="00847F6F"/>
    <w:rsid w:val="00850C11"/>
    <w:rsid w:val="00850E3F"/>
    <w:rsid w:val="00851F72"/>
    <w:rsid w:val="00855C54"/>
    <w:rsid w:val="008560A6"/>
    <w:rsid w:val="00860227"/>
    <w:rsid w:val="00860510"/>
    <w:rsid w:val="0086104A"/>
    <w:rsid w:val="00861267"/>
    <w:rsid w:val="00862B8C"/>
    <w:rsid w:val="00863EB0"/>
    <w:rsid w:val="0086459A"/>
    <w:rsid w:val="008645DA"/>
    <w:rsid w:val="0087085E"/>
    <w:rsid w:val="0087133E"/>
    <w:rsid w:val="00871700"/>
    <w:rsid w:val="00873BFF"/>
    <w:rsid w:val="008755F2"/>
    <w:rsid w:val="0087646F"/>
    <w:rsid w:val="008816DB"/>
    <w:rsid w:val="00881A40"/>
    <w:rsid w:val="00881ACD"/>
    <w:rsid w:val="0088236B"/>
    <w:rsid w:val="00883DE8"/>
    <w:rsid w:val="00886F3D"/>
    <w:rsid w:val="00890CE4"/>
    <w:rsid w:val="0089119C"/>
    <w:rsid w:val="0089227E"/>
    <w:rsid w:val="008933F3"/>
    <w:rsid w:val="00893B29"/>
    <w:rsid w:val="00893E30"/>
    <w:rsid w:val="008940D3"/>
    <w:rsid w:val="008A78DF"/>
    <w:rsid w:val="008B024C"/>
    <w:rsid w:val="008B05E9"/>
    <w:rsid w:val="008B280B"/>
    <w:rsid w:val="008B48B1"/>
    <w:rsid w:val="008B6F6E"/>
    <w:rsid w:val="008B77E3"/>
    <w:rsid w:val="008C015F"/>
    <w:rsid w:val="008C2C7B"/>
    <w:rsid w:val="008C6165"/>
    <w:rsid w:val="008C6169"/>
    <w:rsid w:val="008C6D72"/>
    <w:rsid w:val="008C72D4"/>
    <w:rsid w:val="008D3F39"/>
    <w:rsid w:val="008D4B6D"/>
    <w:rsid w:val="008D7894"/>
    <w:rsid w:val="008E11D2"/>
    <w:rsid w:val="008E2A94"/>
    <w:rsid w:val="008E3AC2"/>
    <w:rsid w:val="008E57EA"/>
    <w:rsid w:val="008E5D62"/>
    <w:rsid w:val="008E7368"/>
    <w:rsid w:val="008F1784"/>
    <w:rsid w:val="008F3D67"/>
    <w:rsid w:val="008F40E4"/>
    <w:rsid w:val="008F730B"/>
    <w:rsid w:val="008F78C9"/>
    <w:rsid w:val="009003F3"/>
    <w:rsid w:val="00902849"/>
    <w:rsid w:val="0090399A"/>
    <w:rsid w:val="00903F20"/>
    <w:rsid w:val="009040AC"/>
    <w:rsid w:val="00910467"/>
    <w:rsid w:val="009106D4"/>
    <w:rsid w:val="00910A62"/>
    <w:rsid w:val="00912C86"/>
    <w:rsid w:val="00913F27"/>
    <w:rsid w:val="00915546"/>
    <w:rsid w:val="009204FE"/>
    <w:rsid w:val="00921024"/>
    <w:rsid w:val="009229E8"/>
    <w:rsid w:val="00925011"/>
    <w:rsid w:val="009267BE"/>
    <w:rsid w:val="00926D5C"/>
    <w:rsid w:val="00930D07"/>
    <w:rsid w:val="009310F8"/>
    <w:rsid w:val="00931E4D"/>
    <w:rsid w:val="009324D1"/>
    <w:rsid w:val="00934BA1"/>
    <w:rsid w:val="00935555"/>
    <w:rsid w:val="00935C5A"/>
    <w:rsid w:val="009364B3"/>
    <w:rsid w:val="0093669C"/>
    <w:rsid w:val="009410E2"/>
    <w:rsid w:val="00941909"/>
    <w:rsid w:val="00941E9B"/>
    <w:rsid w:val="009425D0"/>
    <w:rsid w:val="00943DAC"/>
    <w:rsid w:val="009441BA"/>
    <w:rsid w:val="00945AE3"/>
    <w:rsid w:val="00945B32"/>
    <w:rsid w:val="00945F61"/>
    <w:rsid w:val="009465E2"/>
    <w:rsid w:val="00946970"/>
    <w:rsid w:val="0094733D"/>
    <w:rsid w:val="00950021"/>
    <w:rsid w:val="009510C4"/>
    <w:rsid w:val="00953AFF"/>
    <w:rsid w:val="009574ED"/>
    <w:rsid w:val="00957E64"/>
    <w:rsid w:val="0096100E"/>
    <w:rsid w:val="00963997"/>
    <w:rsid w:val="00965049"/>
    <w:rsid w:val="00965407"/>
    <w:rsid w:val="00965F24"/>
    <w:rsid w:val="009717A5"/>
    <w:rsid w:val="00972E47"/>
    <w:rsid w:val="00974035"/>
    <w:rsid w:val="00974F57"/>
    <w:rsid w:val="00976A10"/>
    <w:rsid w:val="00976B3A"/>
    <w:rsid w:val="00976D52"/>
    <w:rsid w:val="009817CB"/>
    <w:rsid w:val="00981D9B"/>
    <w:rsid w:val="00982539"/>
    <w:rsid w:val="00982D8F"/>
    <w:rsid w:val="009832DA"/>
    <w:rsid w:val="00983817"/>
    <w:rsid w:val="00983C1B"/>
    <w:rsid w:val="0098476C"/>
    <w:rsid w:val="00994311"/>
    <w:rsid w:val="009952A9"/>
    <w:rsid w:val="009956A6"/>
    <w:rsid w:val="00997270"/>
    <w:rsid w:val="00997521"/>
    <w:rsid w:val="009A07A9"/>
    <w:rsid w:val="009A0A62"/>
    <w:rsid w:val="009A2F5A"/>
    <w:rsid w:val="009A3989"/>
    <w:rsid w:val="009A3A2A"/>
    <w:rsid w:val="009A3D04"/>
    <w:rsid w:val="009A47C4"/>
    <w:rsid w:val="009A4FE9"/>
    <w:rsid w:val="009A5383"/>
    <w:rsid w:val="009A5E61"/>
    <w:rsid w:val="009A6625"/>
    <w:rsid w:val="009A70BC"/>
    <w:rsid w:val="009A7FDF"/>
    <w:rsid w:val="009B100C"/>
    <w:rsid w:val="009B1638"/>
    <w:rsid w:val="009B260F"/>
    <w:rsid w:val="009B2F43"/>
    <w:rsid w:val="009B31ED"/>
    <w:rsid w:val="009B3426"/>
    <w:rsid w:val="009B395C"/>
    <w:rsid w:val="009B4813"/>
    <w:rsid w:val="009B4D9F"/>
    <w:rsid w:val="009B4E44"/>
    <w:rsid w:val="009B51B2"/>
    <w:rsid w:val="009C05E7"/>
    <w:rsid w:val="009C1FAF"/>
    <w:rsid w:val="009C3292"/>
    <w:rsid w:val="009C3F83"/>
    <w:rsid w:val="009C4DB8"/>
    <w:rsid w:val="009C5B4B"/>
    <w:rsid w:val="009C6F08"/>
    <w:rsid w:val="009D1202"/>
    <w:rsid w:val="009D2CF3"/>
    <w:rsid w:val="009D3014"/>
    <w:rsid w:val="009D35D7"/>
    <w:rsid w:val="009D3CAC"/>
    <w:rsid w:val="009D434C"/>
    <w:rsid w:val="009D4D19"/>
    <w:rsid w:val="009D4EBC"/>
    <w:rsid w:val="009D7E0B"/>
    <w:rsid w:val="009E030F"/>
    <w:rsid w:val="009E07F9"/>
    <w:rsid w:val="009E1E9D"/>
    <w:rsid w:val="009E215D"/>
    <w:rsid w:val="009E4190"/>
    <w:rsid w:val="009E48CC"/>
    <w:rsid w:val="009E4DDD"/>
    <w:rsid w:val="009E6492"/>
    <w:rsid w:val="009E7B7C"/>
    <w:rsid w:val="009E7C01"/>
    <w:rsid w:val="009F023D"/>
    <w:rsid w:val="009F2747"/>
    <w:rsid w:val="009F42C7"/>
    <w:rsid w:val="009F4D22"/>
    <w:rsid w:val="009F6EEE"/>
    <w:rsid w:val="009F6EF9"/>
    <w:rsid w:val="009F7482"/>
    <w:rsid w:val="00A0014C"/>
    <w:rsid w:val="00A00692"/>
    <w:rsid w:val="00A01A64"/>
    <w:rsid w:val="00A02726"/>
    <w:rsid w:val="00A03687"/>
    <w:rsid w:val="00A03C37"/>
    <w:rsid w:val="00A03DE3"/>
    <w:rsid w:val="00A05991"/>
    <w:rsid w:val="00A07493"/>
    <w:rsid w:val="00A106A8"/>
    <w:rsid w:val="00A106CC"/>
    <w:rsid w:val="00A10AF3"/>
    <w:rsid w:val="00A110BD"/>
    <w:rsid w:val="00A12098"/>
    <w:rsid w:val="00A1316D"/>
    <w:rsid w:val="00A16DAC"/>
    <w:rsid w:val="00A16E2C"/>
    <w:rsid w:val="00A211E2"/>
    <w:rsid w:val="00A22584"/>
    <w:rsid w:val="00A23969"/>
    <w:rsid w:val="00A252B4"/>
    <w:rsid w:val="00A26CEE"/>
    <w:rsid w:val="00A26F12"/>
    <w:rsid w:val="00A27D31"/>
    <w:rsid w:val="00A33059"/>
    <w:rsid w:val="00A33794"/>
    <w:rsid w:val="00A338C1"/>
    <w:rsid w:val="00A355B8"/>
    <w:rsid w:val="00A36BE3"/>
    <w:rsid w:val="00A36DB1"/>
    <w:rsid w:val="00A40CC4"/>
    <w:rsid w:val="00A42872"/>
    <w:rsid w:val="00A42E70"/>
    <w:rsid w:val="00A44083"/>
    <w:rsid w:val="00A4463A"/>
    <w:rsid w:val="00A46BB1"/>
    <w:rsid w:val="00A46D9F"/>
    <w:rsid w:val="00A514D4"/>
    <w:rsid w:val="00A5336F"/>
    <w:rsid w:val="00A53DF8"/>
    <w:rsid w:val="00A55296"/>
    <w:rsid w:val="00A569EA"/>
    <w:rsid w:val="00A57963"/>
    <w:rsid w:val="00A6124E"/>
    <w:rsid w:val="00A624A3"/>
    <w:rsid w:val="00A65CB4"/>
    <w:rsid w:val="00A6653F"/>
    <w:rsid w:val="00A70BAC"/>
    <w:rsid w:val="00A7239F"/>
    <w:rsid w:val="00A72649"/>
    <w:rsid w:val="00A72EB4"/>
    <w:rsid w:val="00A73124"/>
    <w:rsid w:val="00A75298"/>
    <w:rsid w:val="00A76542"/>
    <w:rsid w:val="00A76CD0"/>
    <w:rsid w:val="00A8128E"/>
    <w:rsid w:val="00A81C3D"/>
    <w:rsid w:val="00A82664"/>
    <w:rsid w:val="00A8418D"/>
    <w:rsid w:val="00A84453"/>
    <w:rsid w:val="00A87218"/>
    <w:rsid w:val="00A90409"/>
    <w:rsid w:val="00A9151A"/>
    <w:rsid w:val="00A9261F"/>
    <w:rsid w:val="00A92A5D"/>
    <w:rsid w:val="00A93E18"/>
    <w:rsid w:val="00A94552"/>
    <w:rsid w:val="00A94A46"/>
    <w:rsid w:val="00A94AAE"/>
    <w:rsid w:val="00A94ADD"/>
    <w:rsid w:val="00A94EFF"/>
    <w:rsid w:val="00AA1093"/>
    <w:rsid w:val="00AA1A7B"/>
    <w:rsid w:val="00AA25CE"/>
    <w:rsid w:val="00AA2C06"/>
    <w:rsid w:val="00AA4A25"/>
    <w:rsid w:val="00AA6F9D"/>
    <w:rsid w:val="00AA7A17"/>
    <w:rsid w:val="00AA7D9F"/>
    <w:rsid w:val="00AB0672"/>
    <w:rsid w:val="00AB11AA"/>
    <w:rsid w:val="00AB16C9"/>
    <w:rsid w:val="00AB1936"/>
    <w:rsid w:val="00AB2BA6"/>
    <w:rsid w:val="00AB362D"/>
    <w:rsid w:val="00AB454E"/>
    <w:rsid w:val="00AB45AD"/>
    <w:rsid w:val="00AB52F3"/>
    <w:rsid w:val="00AB5752"/>
    <w:rsid w:val="00AB5D82"/>
    <w:rsid w:val="00AB63FD"/>
    <w:rsid w:val="00AB7844"/>
    <w:rsid w:val="00AB7A2E"/>
    <w:rsid w:val="00AC4BF8"/>
    <w:rsid w:val="00AC644D"/>
    <w:rsid w:val="00AD4054"/>
    <w:rsid w:val="00AD4A58"/>
    <w:rsid w:val="00AD5E23"/>
    <w:rsid w:val="00AD6F3D"/>
    <w:rsid w:val="00AD6F97"/>
    <w:rsid w:val="00AE06B6"/>
    <w:rsid w:val="00AE23ED"/>
    <w:rsid w:val="00AE302A"/>
    <w:rsid w:val="00AE441E"/>
    <w:rsid w:val="00AE4BAE"/>
    <w:rsid w:val="00AE591D"/>
    <w:rsid w:val="00AE6E14"/>
    <w:rsid w:val="00AE7B5D"/>
    <w:rsid w:val="00AE7DCF"/>
    <w:rsid w:val="00AF14B6"/>
    <w:rsid w:val="00AF2605"/>
    <w:rsid w:val="00AF56C6"/>
    <w:rsid w:val="00AF5C47"/>
    <w:rsid w:val="00AF5DE5"/>
    <w:rsid w:val="00AF747A"/>
    <w:rsid w:val="00B00152"/>
    <w:rsid w:val="00B00904"/>
    <w:rsid w:val="00B039F4"/>
    <w:rsid w:val="00B03C82"/>
    <w:rsid w:val="00B0440F"/>
    <w:rsid w:val="00B0563C"/>
    <w:rsid w:val="00B06D11"/>
    <w:rsid w:val="00B076F0"/>
    <w:rsid w:val="00B0771A"/>
    <w:rsid w:val="00B100A0"/>
    <w:rsid w:val="00B12139"/>
    <w:rsid w:val="00B12934"/>
    <w:rsid w:val="00B13EFC"/>
    <w:rsid w:val="00B14057"/>
    <w:rsid w:val="00B14AB1"/>
    <w:rsid w:val="00B14EE4"/>
    <w:rsid w:val="00B15813"/>
    <w:rsid w:val="00B1638A"/>
    <w:rsid w:val="00B1732B"/>
    <w:rsid w:val="00B21391"/>
    <w:rsid w:val="00B21803"/>
    <w:rsid w:val="00B21971"/>
    <w:rsid w:val="00B230E9"/>
    <w:rsid w:val="00B2449F"/>
    <w:rsid w:val="00B251FC"/>
    <w:rsid w:val="00B25329"/>
    <w:rsid w:val="00B26D99"/>
    <w:rsid w:val="00B27727"/>
    <w:rsid w:val="00B3069C"/>
    <w:rsid w:val="00B3438E"/>
    <w:rsid w:val="00B34F28"/>
    <w:rsid w:val="00B35325"/>
    <w:rsid w:val="00B35D9F"/>
    <w:rsid w:val="00B361ED"/>
    <w:rsid w:val="00B36524"/>
    <w:rsid w:val="00B379C8"/>
    <w:rsid w:val="00B37DF7"/>
    <w:rsid w:val="00B402F1"/>
    <w:rsid w:val="00B40DEB"/>
    <w:rsid w:val="00B42BE2"/>
    <w:rsid w:val="00B43B22"/>
    <w:rsid w:val="00B4487C"/>
    <w:rsid w:val="00B45B7F"/>
    <w:rsid w:val="00B46BAD"/>
    <w:rsid w:val="00B47282"/>
    <w:rsid w:val="00B523D1"/>
    <w:rsid w:val="00B524A7"/>
    <w:rsid w:val="00B5269D"/>
    <w:rsid w:val="00B5283A"/>
    <w:rsid w:val="00B5354A"/>
    <w:rsid w:val="00B5392C"/>
    <w:rsid w:val="00B5442A"/>
    <w:rsid w:val="00B56279"/>
    <w:rsid w:val="00B56AF0"/>
    <w:rsid w:val="00B61BCC"/>
    <w:rsid w:val="00B66B51"/>
    <w:rsid w:val="00B70378"/>
    <w:rsid w:val="00B71E77"/>
    <w:rsid w:val="00B73086"/>
    <w:rsid w:val="00B7719A"/>
    <w:rsid w:val="00B805D4"/>
    <w:rsid w:val="00B80E9F"/>
    <w:rsid w:val="00B826D4"/>
    <w:rsid w:val="00B82E3A"/>
    <w:rsid w:val="00B83313"/>
    <w:rsid w:val="00B84BA7"/>
    <w:rsid w:val="00B85C9C"/>
    <w:rsid w:val="00B86394"/>
    <w:rsid w:val="00B8683E"/>
    <w:rsid w:val="00B878B9"/>
    <w:rsid w:val="00B90D37"/>
    <w:rsid w:val="00B91DE3"/>
    <w:rsid w:val="00B924CD"/>
    <w:rsid w:val="00B93472"/>
    <w:rsid w:val="00B95257"/>
    <w:rsid w:val="00B953DA"/>
    <w:rsid w:val="00B95507"/>
    <w:rsid w:val="00B96732"/>
    <w:rsid w:val="00B97484"/>
    <w:rsid w:val="00BA07C6"/>
    <w:rsid w:val="00BA11E2"/>
    <w:rsid w:val="00BA18F1"/>
    <w:rsid w:val="00BA19B9"/>
    <w:rsid w:val="00BA2C4E"/>
    <w:rsid w:val="00BA3216"/>
    <w:rsid w:val="00BA32A0"/>
    <w:rsid w:val="00BA5CC4"/>
    <w:rsid w:val="00BA602E"/>
    <w:rsid w:val="00BA694E"/>
    <w:rsid w:val="00BA7F4B"/>
    <w:rsid w:val="00BB1CA0"/>
    <w:rsid w:val="00BB2462"/>
    <w:rsid w:val="00BB283E"/>
    <w:rsid w:val="00BB3419"/>
    <w:rsid w:val="00BB5130"/>
    <w:rsid w:val="00BB5850"/>
    <w:rsid w:val="00BB5AB6"/>
    <w:rsid w:val="00BB6917"/>
    <w:rsid w:val="00BC4D92"/>
    <w:rsid w:val="00BC5769"/>
    <w:rsid w:val="00BC5B65"/>
    <w:rsid w:val="00BC5E65"/>
    <w:rsid w:val="00BD16AC"/>
    <w:rsid w:val="00BD1CD1"/>
    <w:rsid w:val="00BD24B6"/>
    <w:rsid w:val="00BD434C"/>
    <w:rsid w:val="00BD629A"/>
    <w:rsid w:val="00BE2A73"/>
    <w:rsid w:val="00BE34AD"/>
    <w:rsid w:val="00BE38C4"/>
    <w:rsid w:val="00BE3F62"/>
    <w:rsid w:val="00BE5DA4"/>
    <w:rsid w:val="00BE6121"/>
    <w:rsid w:val="00BE68A7"/>
    <w:rsid w:val="00BE68D3"/>
    <w:rsid w:val="00BF04C9"/>
    <w:rsid w:val="00BF0665"/>
    <w:rsid w:val="00BF0ECF"/>
    <w:rsid w:val="00BF138D"/>
    <w:rsid w:val="00BF16AE"/>
    <w:rsid w:val="00BF2CA7"/>
    <w:rsid w:val="00BF4D0F"/>
    <w:rsid w:val="00BF681C"/>
    <w:rsid w:val="00BF725C"/>
    <w:rsid w:val="00C05897"/>
    <w:rsid w:val="00C07200"/>
    <w:rsid w:val="00C076FB"/>
    <w:rsid w:val="00C11312"/>
    <w:rsid w:val="00C116D8"/>
    <w:rsid w:val="00C127B3"/>
    <w:rsid w:val="00C129B6"/>
    <w:rsid w:val="00C13269"/>
    <w:rsid w:val="00C136AC"/>
    <w:rsid w:val="00C156C3"/>
    <w:rsid w:val="00C156EF"/>
    <w:rsid w:val="00C162D8"/>
    <w:rsid w:val="00C167A3"/>
    <w:rsid w:val="00C1697C"/>
    <w:rsid w:val="00C16A31"/>
    <w:rsid w:val="00C16D1E"/>
    <w:rsid w:val="00C200EC"/>
    <w:rsid w:val="00C21728"/>
    <w:rsid w:val="00C22AAB"/>
    <w:rsid w:val="00C237A2"/>
    <w:rsid w:val="00C24070"/>
    <w:rsid w:val="00C2453D"/>
    <w:rsid w:val="00C25174"/>
    <w:rsid w:val="00C25192"/>
    <w:rsid w:val="00C25EBE"/>
    <w:rsid w:val="00C2627B"/>
    <w:rsid w:val="00C300D0"/>
    <w:rsid w:val="00C3043F"/>
    <w:rsid w:val="00C305D5"/>
    <w:rsid w:val="00C30966"/>
    <w:rsid w:val="00C31251"/>
    <w:rsid w:val="00C33050"/>
    <w:rsid w:val="00C3753A"/>
    <w:rsid w:val="00C37DBC"/>
    <w:rsid w:val="00C4176A"/>
    <w:rsid w:val="00C41990"/>
    <w:rsid w:val="00C41E5A"/>
    <w:rsid w:val="00C42A09"/>
    <w:rsid w:val="00C449F6"/>
    <w:rsid w:val="00C4596C"/>
    <w:rsid w:val="00C5183E"/>
    <w:rsid w:val="00C5196A"/>
    <w:rsid w:val="00C52844"/>
    <w:rsid w:val="00C53C2C"/>
    <w:rsid w:val="00C540E2"/>
    <w:rsid w:val="00C56388"/>
    <w:rsid w:val="00C56DD1"/>
    <w:rsid w:val="00C57BA9"/>
    <w:rsid w:val="00C60D7E"/>
    <w:rsid w:val="00C60E9B"/>
    <w:rsid w:val="00C61489"/>
    <w:rsid w:val="00C61A59"/>
    <w:rsid w:val="00C6270D"/>
    <w:rsid w:val="00C6616C"/>
    <w:rsid w:val="00C70A8F"/>
    <w:rsid w:val="00C70F71"/>
    <w:rsid w:val="00C72174"/>
    <w:rsid w:val="00C724F9"/>
    <w:rsid w:val="00C743E9"/>
    <w:rsid w:val="00C76D5C"/>
    <w:rsid w:val="00C81541"/>
    <w:rsid w:val="00C81A7A"/>
    <w:rsid w:val="00C81BD1"/>
    <w:rsid w:val="00C839D9"/>
    <w:rsid w:val="00C83C65"/>
    <w:rsid w:val="00C84A29"/>
    <w:rsid w:val="00C84BD4"/>
    <w:rsid w:val="00C86616"/>
    <w:rsid w:val="00C9375F"/>
    <w:rsid w:val="00C94886"/>
    <w:rsid w:val="00C948E9"/>
    <w:rsid w:val="00C969E3"/>
    <w:rsid w:val="00C972D5"/>
    <w:rsid w:val="00C97886"/>
    <w:rsid w:val="00C97B4A"/>
    <w:rsid w:val="00CA0E41"/>
    <w:rsid w:val="00CA1AD9"/>
    <w:rsid w:val="00CA3352"/>
    <w:rsid w:val="00CA33B8"/>
    <w:rsid w:val="00CA3A76"/>
    <w:rsid w:val="00CA3A7D"/>
    <w:rsid w:val="00CA3AD1"/>
    <w:rsid w:val="00CA3B52"/>
    <w:rsid w:val="00CA3F77"/>
    <w:rsid w:val="00CA5FD7"/>
    <w:rsid w:val="00CA60C3"/>
    <w:rsid w:val="00CA6117"/>
    <w:rsid w:val="00CA71E5"/>
    <w:rsid w:val="00CB1BCB"/>
    <w:rsid w:val="00CB382F"/>
    <w:rsid w:val="00CB3EB3"/>
    <w:rsid w:val="00CB490A"/>
    <w:rsid w:val="00CB5380"/>
    <w:rsid w:val="00CC0099"/>
    <w:rsid w:val="00CC11B5"/>
    <w:rsid w:val="00CC1E5E"/>
    <w:rsid w:val="00CC3700"/>
    <w:rsid w:val="00CC3AE6"/>
    <w:rsid w:val="00CC3B38"/>
    <w:rsid w:val="00CC6AA8"/>
    <w:rsid w:val="00CC6ED9"/>
    <w:rsid w:val="00CC755E"/>
    <w:rsid w:val="00CD0D42"/>
    <w:rsid w:val="00CD1E30"/>
    <w:rsid w:val="00CD3231"/>
    <w:rsid w:val="00CD497C"/>
    <w:rsid w:val="00CD5E43"/>
    <w:rsid w:val="00CD722F"/>
    <w:rsid w:val="00CE0212"/>
    <w:rsid w:val="00CE0851"/>
    <w:rsid w:val="00CE221E"/>
    <w:rsid w:val="00CE30FF"/>
    <w:rsid w:val="00CE36F0"/>
    <w:rsid w:val="00CE3DEE"/>
    <w:rsid w:val="00CE4966"/>
    <w:rsid w:val="00CE5505"/>
    <w:rsid w:val="00CE582F"/>
    <w:rsid w:val="00CE6405"/>
    <w:rsid w:val="00CE7874"/>
    <w:rsid w:val="00CF00E7"/>
    <w:rsid w:val="00CF01C0"/>
    <w:rsid w:val="00CF148D"/>
    <w:rsid w:val="00CF2B3E"/>
    <w:rsid w:val="00CF4762"/>
    <w:rsid w:val="00D0006E"/>
    <w:rsid w:val="00D000C7"/>
    <w:rsid w:val="00D006AF"/>
    <w:rsid w:val="00D00A17"/>
    <w:rsid w:val="00D0142E"/>
    <w:rsid w:val="00D01ABC"/>
    <w:rsid w:val="00D02016"/>
    <w:rsid w:val="00D03147"/>
    <w:rsid w:val="00D075AE"/>
    <w:rsid w:val="00D11E23"/>
    <w:rsid w:val="00D120E5"/>
    <w:rsid w:val="00D129F4"/>
    <w:rsid w:val="00D16046"/>
    <w:rsid w:val="00D16085"/>
    <w:rsid w:val="00D20155"/>
    <w:rsid w:val="00D20545"/>
    <w:rsid w:val="00D20573"/>
    <w:rsid w:val="00D222DC"/>
    <w:rsid w:val="00D24C63"/>
    <w:rsid w:val="00D27DD3"/>
    <w:rsid w:val="00D300B9"/>
    <w:rsid w:val="00D304B8"/>
    <w:rsid w:val="00D3087D"/>
    <w:rsid w:val="00D30F32"/>
    <w:rsid w:val="00D35917"/>
    <w:rsid w:val="00D36746"/>
    <w:rsid w:val="00D37D70"/>
    <w:rsid w:val="00D43EED"/>
    <w:rsid w:val="00D55A9E"/>
    <w:rsid w:val="00D60145"/>
    <w:rsid w:val="00D6130D"/>
    <w:rsid w:val="00D614CE"/>
    <w:rsid w:val="00D62FA0"/>
    <w:rsid w:val="00D65221"/>
    <w:rsid w:val="00D65304"/>
    <w:rsid w:val="00D666FF"/>
    <w:rsid w:val="00D67275"/>
    <w:rsid w:val="00D67423"/>
    <w:rsid w:val="00D7297C"/>
    <w:rsid w:val="00D72E73"/>
    <w:rsid w:val="00D7660C"/>
    <w:rsid w:val="00D80701"/>
    <w:rsid w:val="00D807D8"/>
    <w:rsid w:val="00D81AEB"/>
    <w:rsid w:val="00D81CF5"/>
    <w:rsid w:val="00D85D0B"/>
    <w:rsid w:val="00D85EBB"/>
    <w:rsid w:val="00D87AB9"/>
    <w:rsid w:val="00D87F1B"/>
    <w:rsid w:val="00D93512"/>
    <w:rsid w:val="00D939BD"/>
    <w:rsid w:val="00D93CD6"/>
    <w:rsid w:val="00D941C0"/>
    <w:rsid w:val="00D951C7"/>
    <w:rsid w:val="00D95F52"/>
    <w:rsid w:val="00D96C1F"/>
    <w:rsid w:val="00D97154"/>
    <w:rsid w:val="00D97777"/>
    <w:rsid w:val="00D97A26"/>
    <w:rsid w:val="00D97D77"/>
    <w:rsid w:val="00DA2876"/>
    <w:rsid w:val="00DA320D"/>
    <w:rsid w:val="00DA3D5C"/>
    <w:rsid w:val="00DA4E37"/>
    <w:rsid w:val="00DA50FF"/>
    <w:rsid w:val="00DB01A2"/>
    <w:rsid w:val="00DB01C7"/>
    <w:rsid w:val="00DB1845"/>
    <w:rsid w:val="00DB198F"/>
    <w:rsid w:val="00DB296A"/>
    <w:rsid w:val="00DB3E73"/>
    <w:rsid w:val="00DB4B7D"/>
    <w:rsid w:val="00DB52EC"/>
    <w:rsid w:val="00DB76D9"/>
    <w:rsid w:val="00DC0B28"/>
    <w:rsid w:val="00DC13AE"/>
    <w:rsid w:val="00DC3868"/>
    <w:rsid w:val="00DC4D88"/>
    <w:rsid w:val="00DC4E7F"/>
    <w:rsid w:val="00DC6343"/>
    <w:rsid w:val="00DC7C93"/>
    <w:rsid w:val="00DD1903"/>
    <w:rsid w:val="00DD2160"/>
    <w:rsid w:val="00DD23B7"/>
    <w:rsid w:val="00DD5AD6"/>
    <w:rsid w:val="00DD5FDE"/>
    <w:rsid w:val="00DE0DE6"/>
    <w:rsid w:val="00DE10DE"/>
    <w:rsid w:val="00DE2154"/>
    <w:rsid w:val="00DE2CFB"/>
    <w:rsid w:val="00DE30F3"/>
    <w:rsid w:val="00DE37C3"/>
    <w:rsid w:val="00DE4298"/>
    <w:rsid w:val="00DE4A59"/>
    <w:rsid w:val="00DE5427"/>
    <w:rsid w:val="00DE64CA"/>
    <w:rsid w:val="00DF13E4"/>
    <w:rsid w:val="00DF15D3"/>
    <w:rsid w:val="00DF329C"/>
    <w:rsid w:val="00DF34E2"/>
    <w:rsid w:val="00DF405F"/>
    <w:rsid w:val="00DF6A98"/>
    <w:rsid w:val="00DF70EC"/>
    <w:rsid w:val="00E01800"/>
    <w:rsid w:val="00E02271"/>
    <w:rsid w:val="00E12A68"/>
    <w:rsid w:val="00E12E2D"/>
    <w:rsid w:val="00E1366F"/>
    <w:rsid w:val="00E15AAA"/>
    <w:rsid w:val="00E162E6"/>
    <w:rsid w:val="00E168FC"/>
    <w:rsid w:val="00E172F2"/>
    <w:rsid w:val="00E173E6"/>
    <w:rsid w:val="00E2077F"/>
    <w:rsid w:val="00E21A0D"/>
    <w:rsid w:val="00E2365B"/>
    <w:rsid w:val="00E3047F"/>
    <w:rsid w:val="00E364CA"/>
    <w:rsid w:val="00E37D9C"/>
    <w:rsid w:val="00E41117"/>
    <w:rsid w:val="00E415FC"/>
    <w:rsid w:val="00E42222"/>
    <w:rsid w:val="00E42CAE"/>
    <w:rsid w:val="00E43506"/>
    <w:rsid w:val="00E45AFE"/>
    <w:rsid w:val="00E4613F"/>
    <w:rsid w:val="00E467DA"/>
    <w:rsid w:val="00E47F67"/>
    <w:rsid w:val="00E507F7"/>
    <w:rsid w:val="00E50B65"/>
    <w:rsid w:val="00E516E8"/>
    <w:rsid w:val="00E51A88"/>
    <w:rsid w:val="00E524EF"/>
    <w:rsid w:val="00E52723"/>
    <w:rsid w:val="00E52732"/>
    <w:rsid w:val="00E5364A"/>
    <w:rsid w:val="00E54061"/>
    <w:rsid w:val="00E56D8F"/>
    <w:rsid w:val="00E57726"/>
    <w:rsid w:val="00E6262C"/>
    <w:rsid w:val="00E63368"/>
    <w:rsid w:val="00E6508C"/>
    <w:rsid w:val="00E668A9"/>
    <w:rsid w:val="00E66973"/>
    <w:rsid w:val="00E7178B"/>
    <w:rsid w:val="00E72CC6"/>
    <w:rsid w:val="00E73140"/>
    <w:rsid w:val="00E7385F"/>
    <w:rsid w:val="00E752E6"/>
    <w:rsid w:val="00E76294"/>
    <w:rsid w:val="00E763E6"/>
    <w:rsid w:val="00E80A83"/>
    <w:rsid w:val="00E81DF2"/>
    <w:rsid w:val="00E82810"/>
    <w:rsid w:val="00E8293D"/>
    <w:rsid w:val="00E82B9D"/>
    <w:rsid w:val="00E84112"/>
    <w:rsid w:val="00E85090"/>
    <w:rsid w:val="00E85D60"/>
    <w:rsid w:val="00E87BE9"/>
    <w:rsid w:val="00E87F87"/>
    <w:rsid w:val="00E908A1"/>
    <w:rsid w:val="00E90AF2"/>
    <w:rsid w:val="00E9126E"/>
    <w:rsid w:val="00E91991"/>
    <w:rsid w:val="00E91A5E"/>
    <w:rsid w:val="00E93A56"/>
    <w:rsid w:val="00E93CC2"/>
    <w:rsid w:val="00E94A78"/>
    <w:rsid w:val="00E9527F"/>
    <w:rsid w:val="00E968DF"/>
    <w:rsid w:val="00E97D00"/>
    <w:rsid w:val="00EA0412"/>
    <w:rsid w:val="00EA356D"/>
    <w:rsid w:val="00EA3713"/>
    <w:rsid w:val="00EA37D6"/>
    <w:rsid w:val="00EA4C9D"/>
    <w:rsid w:val="00EA6BA9"/>
    <w:rsid w:val="00EB0B50"/>
    <w:rsid w:val="00EB12B6"/>
    <w:rsid w:val="00EB13EA"/>
    <w:rsid w:val="00EB39A9"/>
    <w:rsid w:val="00EB39FD"/>
    <w:rsid w:val="00EB4CEA"/>
    <w:rsid w:val="00EB529E"/>
    <w:rsid w:val="00EB55E9"/>
    <w:rsid w:val="00EB5803"/>
    <w:rsid w:val="00EC1012"/>
    <w:rsid w:val="00EC10A5"/>
    <w:rsid w:val="00EC13D7"/>
    <w:rsid w:val="00EC2501"/>
    <w:rsid w:val="00EC42A4"/>
    <w:rsid w:val="00EC46E4"/>
    <w:rsid w:val="00ED16AE"/>
    <w:rsid w:val="00ED2DC6"/>
    <w:rsid w:val="00ED2EE9"/>
    <w:rsid w:val="00ED3A6A"/>
    <w:rsid w:val="00ED6577"/>
    <w:rsid w:val="00ED7059"/>
    <w:rsid w:val="00EE050E"/>
    <w:rsid w:val="00EE0A92"/>
    <w:rsid w:val="00EE0FBD"/>
    <w:rsid w:val="00EE1CEE"/>
    <w:rsid w:val="00EE292D"/>
    <w:rsid w:val="00EE2C37"/>
    <w:rsid w:val="00EE383C"/>
    <w:rsid w:val="00EE3C24"/>
    <w:rsid w:val="00EE532D"/>
    <w:rsid w:val="00EE5ECE"/>
    <w:rsid w:val="00EE69A9"/>
    <w:rsid w:val="00EE69C9"/>
    <w:rsid w:val="00EE6A73"/>
    <w:rsid w:val="00EF37D6"/>
    <w:rsid w:val="00EF467C"/>
    <w:rsid w:val="00EF4EFD"/>
    <w:rsid w:val="00EF537D"/>
    <w:rsid w:val="00EF55B6"/>
    <w:rsid w:val="00EF639B"/>
    <w:rsid w:val="00EF720D"/>
    <w:rsid w:val="00F02419"/>
    <w:rsid w:val="00F025EA"/>
    <w:rsid w:val="00F060B4"/>
    <w:rsid w:val="00F067A1"/>
    <w:rsid w:val="00F07180"/>
    <w:rsid w:val="00F075FD"/>
    <w:rsid w:val="00F10793"/>
    <w:rsid w:val="00F10F7B"/>
    <w:rsid w:val="00F134D3"/>
    <w:rsid w:val="00F14058"/>
    <w:rsid w:val="00F14694"/>
    <w:rsid w:val="00F14B12"/>
    <w:rsid w:val="00F17A46"/>
    <w:rsid w:val="00F17B7B"/>
    <w:rsid w:val="00F20B0B"/>
    <w:rsid w:val="00F20F30"/>
    <w:rsid w:val="00F2511E"/>
    <w:rsid w:val="00F25349"/>
    <w:rsid w:val="00F254BC"/>
    <w:rsid w:val="00F26038"/>
    <w:rsid w:val="00F27AB7"/>
    <w:rsid w:val="00F3040E"/>
    <w:rsid w:val="00F330C5"/>
    <w:rsid w:val="00F33EF2"/>
    <w:rsid w:val="00F3460E"/>
    <w:rsid w:val="00F353F9"/>
    <w:rsid w:val="00F41E3C"/>
    <w:rsid w:val="00F43DA1"/>
    <w:rsid w:val="00F454C0"/>
    <w:rsid w:val="00F512BD"/>
    <w:rsid w:val="00F51315"/>
    <w:rsid w:val="00F52246"/>
    <w:rsid w:val="00F5344A"/>
    <w:rsid w:val="00F535A9"/>
    <w:rsid w:val="00F555A1"/>
    <w:rsid w:val="00F566A7"/>
    <w:rsid w:val="00F56AD1"/>
    <w:rsid w:val="00F56FF6"/>
    <w:rsid w:val="00F62183"/>
    <w:rsid w:val="00F62A31"/>
    <w:rsid w:val="00F62D64"/>
    <w:rsid w:val="00F63660"/>
    <w:rsid w:val="00F64434"/>
    <w:rsid w:val="00F65020"/>
    <w:rsid w:val="00F70573"/>
    <w:rsid w:val="00F728FC"/>
    <w:rsid w:val="00F73646"/>
    <w:rsid w:val="00F73964"/>
    <w:rsid w:val="00F775B8"/>
    <w:rsid w:val="00F7772A"/>
    <w:rsid w:val="00F82CE4"/>
    <w:rsid w:val="00F8305B"/>
    <w:rsid w:val="00F837A0"/>
    <w:rsid w:val="00F84400"/>
    <w:rsid w:val="00F8469D"/>
    <w:rsid w:val="00F84BDA"/>
    <w:rsid w:val="00F8538F"/>
    <w:rsid w:val="00F8570A"/>
    <w:rsid w:val="00F866C1"/>
    <w:rsid w:val="00F86F8A"/>
    <w:rsid w:val="00F873B8"/>
    <w:rsid w:val="00F9131F"/>
    <w:rsid w:val="00F91D7F"/>
    <w:rsid w:val="00F91FDF"/>
    <w:rsid w:val="00F94468"/>
    <w:rsid w:val="00F94B40"/>
    <w:rsid w:val="00F94C30"/>
    <w:rsid w:val="00FA0298"/>
    <w:rsid w:val="00FA09F2"/>
    <w:rsid w:val="00FA0F26"/>
    <w:rsid w:val="00FA2AE7"/>
    <w:rsid w:val="00FA364A"/>
    <w:rsid w:val="00FA3C8B"/>
    <w:rsid w:val="00FA5C3C"/>
    <w:rsid w:val="00FA6066"/>
    <w:rsid w:val="00FA6D65"/>
    <w:rsid w:val="00FA6F24"/>
    <w:rsid w:val="00FA704D"/>
    <w:rsid w:val="00FA774E"/>
    <w:rsid w:val="00FB009A"/>
    <w:rsid w:val="00FB0836"/>
    <w:rsid w:val="00FB0D3E"/>
    <w:rsid w:val="00FB151A"/>
    <w:rsid w:val="00FB2601"/>
    <w:rsid w:val="00FB2C54"/>
    <w:rsid w:val="00FB43D6"/>
    <w:rsid w:val="00FB713E"/>
    <w:rsid w:val="00FB7697"/>
    <w:rsid w:val="00FC43B5"/>
    <w:rsid w:val="00FC43F6"/>
    <w:rsid w:val="00FC6C6E"/>
    <w:rsid w:val="00FC6F0E"/>
    <w:rsid w:val="00FD18B5"/>
    <w:rsid w:val="00FD28FA"/>
    <w:rsid w:val="00FD3327"/>
    <w:rsid w:val="00FD4083"/>
    <w:rsid w:val="00FD5C79"/>
    <w:rsid w:val="00FD66D0"/>
    <w:rsid w:val="00FE12AB"/>
    <w:rsid w:val="00FE5F40"/>
    <w:rsid w:val="00FE6E16"/>
    <w:rsid w:val="00FF0F85"/>
    <w:rsid w:val="00FF164E"/>
    <w:rsid w:val="00FF1E9E"/>
    <w:rsid w:val="00FF2090"/>
    <w:rsid w:val="00FF2735"/>
    <w:rsid w:val="00FF2ECA"/>
    <w:rsid w:val="00FF2FF3"/>
    <w:rsid w:val="00FF5A19"/>
    <w:rsid w:val="00FF7A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0B958D9D"/>
  <w14:defaultImageDpi w14:val="330"/>
  <w15:docId w15:val="{E9B98E05-B907-455B-8CAD-B52F5357B6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basedOn w:val="Fuentedeprrafopredeter"/>
    <w:uiPriority w:val="99"/>
    <w:semiHidden/>
    <w:unhideWhenUsed/>
    <w:rsid w:val="008B48B1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unhideWhenUsed/>
    <w:rsid w:val="008B48B1"/>
  </w:style>
  <w:style w:type="character" w:customStyle="1" w:styleId="TextocomentarioCar">
    <w:name w:val="Texto comentario Car"/>
    <w:basedOn w:val="Fuentedeprrafopredeter"/>
    <w:link w:val="Textocomentario"/>
    <w:uiPriority w:val="99"/>
    <w:rsid w:val="008B48B1"/>
    <w:rPr>
      <w:lang w:val="en-GB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8B48B1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8B48B1"/>
    <w:rPr>
      <w:b/>
      <w:bCs/>
      <w:sz w:val="20"/>
      <w:szCs w:val="20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B48B1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B48B1"/>
    <w:rPr>
      <w:rFonts w:ascii="Lucida Grande" w:hAnsi="Lucida Grande" w:cs="Lucida Grande"/>
      <w:sz w:val="18"/>
      <w:szCs w:val="18"/>
      <w:lang w:val="en-GB"/>
    </w:rPr>
  </w:style>
  <w:style w:type="paragraph" w:styleId="Revisin">
    <w:name w:val="Revision"/>
    <w:hidden/>
    <w:uiPriority w:val="99"/>
    <w:semiHidden/>
    <w:rsid w:val="00BF0665"/>
    <w:rPr>
      <w:lang w:val="en-GB"/>
    </w:rPr>
  </w:style>
  <w:style w:type="character" w:styleId="Hipervnculo">
    <w:name w:val="Hyperlink"/>
    <w:basedOn w:val="Fuentedeprrafopredeter"/>
    <w:uiPriority w:val="99"/>
    <w:unhideWhenUsed/>
    <w:rsid w:val="004807C9"/>
    <w:rPr>
      <w:color w:val="0000FF"/>
      <w:u w:val="single"/>
    </w:rPr>
  </w:style>
  <w:style w:type="character" w:styleId="Nmerodelnea">
    <w:name w:val="line number"/>
    <w:basedOn w:val="Fuentedeprrafopredeter"/>
    <w:uiPriority w:val="99"/>
    <w:semiHidden/>
    <w:unhideWhenUsed/>
    <w:rsid w:val="00DB4B7D"/>
  </w:style>
  <w:style w:type="paragraph" w:styleId="Piedepgina">
    <w:name w:val="footer"/>
    <w:basedOn w:val="Normal"/>
    <w:link w:val="PiedepginaCar"/>
    <w:uiPriority w:val="99"/>
    <w:unhideWhenUsed/>
    <w:rsid w:val="001B7DBA"/>
    <w:pPr>
      <w:tabs>
        <w:tab w:val="center" w:pos="4320"/>
        <w:tab w:val="right" w:pos="8640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1B7DBA"/>
    <w:rPr>
      <w:lang w:val="en-GB"/>
    </w:rPr>
  </w:style>
  <w:style w:type="character" w:styleId="Nmerodepgina">
    <w:name w:val="page number"/>
    <w:basedOn w:val="Fuentedeprrafopredeter"/>
    <w:unhideWhenUsed/>
    <w:rsid w:val="001B7DBA"/>
  </w:style>
  <w:style w:type="paragraph" w:styleId="Encabezado">
    <w:name w:val="header"/>
    <w:basedOn w:val="Normal"/>
    <w:link w:val="EncabezadoCar"/>
    <w:uiPriority w:val="99"/>
    <w:unhideWhenUsed/>
    <w:rsid w:val="00921024"/>
    <w:pPr>
      <w:tabs>
        <w:tab w:val="center" w:pos="4680"/>
        <w:tab w:val="right" w:pos="9360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921024"/>
    <w:rPr>
      <w:lang w:val="en-GB"/>
    </w:rPr>
  </w:style>
  <w:style w:type="paragraph" w:styleId="Prrafodelista">
    <w:name w:val="List Paragraph"/>
    <w:basedOn w:val="Normal"/>
    <w:uiPriority w:val="34"/>
    <w:qFormat/>
    <w:rsid w:val="006B62F4"/>
    <w:pPr>
      <w:ind w:left="720"/>
      <w:contextualSpacing/>
    </w:pPr>
  </w:style>
  <w:style w:type="character" w:customStyle="1" w:styleId="UnresolvedMention1">
    <w:name w:val="Unresolved Mention1"/>
    <w:basedOn w:val="Fuentedeprrafopredeter"/>
    <w:uiPriority w:val="99"/>
    <w:semiHidden/>
    <w:unhideWhenUsed/>
    <w:rsid w:val="005300F3"/>
    <w:rPr>
      <w:color w:val="605E5C"/>
      <w:shd w:val="clear" w:color="auto" w:fill="E1DFDD"/>
    </w:rPr>
  </w:style>
  <w:style w:type="table" w:styleId="Tablaconcuadrcula">
    <w:name w:val="Table Grid"/>
    <w:basedOn w:val="Tablanormal"/>
    <w:uiPriority w:val="59"/>
    <w:rsid w:val="005A7EF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Mcaption">
    <w:name w:val="SM caption"/>
    <w:basedOn w:val="Normal"/>
    <w:qFormat/>
    <w:rsid w:val="00492A25"/>
    <w:rPr>
      <w:rFonts w:ascii="Times New Roman" w:eastAsia="Times New Roman" w:hAnsi="Times New Roman" w:cs="Times New Roman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036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05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00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5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99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9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89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09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3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958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687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37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73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72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5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3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9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191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271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660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419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03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25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357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4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C06AA5D-6537-42E2-B6E0-688E748592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2</TotalTime>
  <Pages>11</Pages>
  <Words>9371</Words>
  <Characters>51544</Characters>
  <Application>Microsoft Office Word</Application>
  <DocSecurity>0</DocSecurity>
  <Lines>429</Lines>
  <Paragraphs>1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ewer  </dc:creator>
  <cp:keywords/>
  <dc:description/>
  <cp:lastModifiedBy>Admin</cp:lastModifiedBy>
  <cp:revision>24</cp:revision>
  <dcterms:created xsi:type="dcterms:W3CDTF">2021-12-03T14:28:00Z</dcterms:created>
  <dcterms:modified xsi:type="dcterms:W3CDTF">2024-07-31T2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80e64d6-86b1-3aca-a5ce-e6c42497420c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functional-ecology</vt:lpwstr>
  </property>
  <property fmtid="{D5CDD505-2E9C-101B-9397-08002B2CF9AE}" pid="10" name="Mendeley Recent Style Name 2_1">
    <vt:lpwstr>Functional Ecology</vt:lpwstr>
  </property>
  <property fmtid="{D5CDD505-2E9C-101B-9397-08002B2CF9AE}" pid="11" name="Mendeley Recent Style Id 3_1">
    <vt:lpwstr>http://www.zotero.org/styles/global-change-biology</vt:lpwstr>
  </property>
  <property fmtid="{D5CDD505-2E9C-101B-9397-08002B2CF9AE}" pid="12" name="Mendeley Recent Style Name 3_1">
    <vt:lpwstr>Global Change Biology</vt:lpwstr>
  </property>
  <property fmtid="{D5CDD505-2E9C-101B-9397-08002B2CF9AE}" pid="13" name="Mendeley Recent Style Id 4_1">
    <vt:lpwstr>http://www.zotero.org/styles/journal-of-animal-ecology</vt:lpwstr>
  </property>
  <property fmtid="{D5CDD505-2E9C-101B-9397-08002B2CF9AE}" pid="14" name="Mendeley Recent Style Name 4_1">
    <vt:lpwstr>Journal of Animal Ecology</vt:lpwstr>
  </property>
  <property fmtid="{D5CDD505-2E9C-101B-9397-08002B2CF9AE}" pid="15" name="Mendeley Recent Style Id 5_1">
    <vt:lpwstr>http://www.zotero.org/styles/journal-of-ecology</vt:lpwstr>
  </property>
  <property fmtid="{D5CDD505-2E9C-101B-9397-08002B2CF9AE}" pid="16" name="Mendeley Recent Style Name 5_1">
    <vt:lpwstr>Journal of Ecology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versidade-de-sao-paulo-escola-de-comunicacoes-e-artes-abnt</vt:lpwstr>
  </property>
  <property fmtid="{D5CDD505-2E9C-101B-9397-08002B2CF9AE}" pid="24" name="Mendeley Recent Style Name 9_1">
    <vt:lpwstr>Universidade de São Paulo - Escola de Comunicações e Artes - ABNT (Portuguese - Brazil)</vt:lpwstr>
  </property>
</Properties>
</file>